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4784" w14:textId="13995CFD" w:rsidR="00552380" w:rsidRPr="00552380" w:rsidRDefault="00E35254" w:rsidP="00880C88">
      <w:pPr>
        <w:spacing w:line="276" w:lineRule="auto"/>
        <w:rPr>
          <w:rFonts w:ascii="Calibri" w:hAnsi="Calibri" w:cs="Calibri"/>
          <w:b/>
          <w:bCs/>
        </w:rPr>
      </w:pPr>
      <w:r>
        <w:rPr>
          <w:rFonts w:ascii="Calibri" w:hAnsi="Calibri" w:cs="Calibri"/>
          <w:b/>
          <w:bCs/>
        </w:rPr>
        <w:t xml:space="preserve">Cucumber Heat Stress </w:t>
      </w:r>
      <w:r w:rsidR="00552380" w:rsidRPr="00552380">
        <w:rPr>
          <w:rFonts w:ascii="Calibri" w:hAnsi="Calibri" w:cs="Calibri"/>
          <w:b/>
          <w:bCs/>
        </w:rPr>
        <w:t>Intro &amp; Methods: Peer Review Iteration</w:t>
      </w:r>
    </w:p>
    <w:p w14:paraId="60456BDC" w14:textId="43828C74" w:rsidR="00552380" w:rsidRPr="00552380" w:rsidRDefault="00552380" w:rsidP="00880C88">
      <w:pPr>
        <w:spacing w:line="276" w:lineRule="auto"/>
        <w:rPr>
          <w:rFonts w:ascii="Calibri" w:hAnsi="Calibri" w:cs="Calibri"/>
        </w:rPr>
      </w:pPr>
      <w:r w:rsidRPr="00552380">
        <w:rPr>
          <w:rFonts w:ascii="Calibri" w:hAnsi="Calibri" w:cs="Calibri"/>
        </w:rPr>
        <w:t>25 October 2021</w:t>
      </w:r>
    </w:p>
    <w:p w14:paraId="0253149D" w14:textId="3EE8C417" w:rsidR="00552380" w:rsidRPr="00552380" w:rsidRDefault="00552380" w:rsidP="00880C88">
      <w:pPr>
        <w:spacing w:line="276" w:lineRule="auto"/>
        <w:rPr>
          <w:rFonts w:ascii="Calibri" w:hAnsi="Calibri" w:cs="Calibri"/>
        </w:rPr>
      </w:pPr>
      <w:r w:rsidRPr="00552380">
        <w:rPr>
          <w:rFonts w:ascii="Calibri" w:hAnsi="Calibri" w:cs="Calibri"/>
        </w:rPr>
        <w:t>Jonathan Farr and Declan Taylor</w:t>
      </w:r>
    </w:p>
    <w:p w14:paraId="02B77170" w14:textId="15498D6D" w:rsidR="00552380" w:rsidRPr="00552380" w:rsidRDefault="00552380" w:rsidP="00880C88">
      <w:pPr>
        <w:spacing w:line="276" w:lineRule="auto"/>
        <w:rPr>
          <w:rFonts w:ascii="Calibri" w:hAnsi="Calibri" w:cs="Calibri"/>
        </w:rPr>
      </w:pPr>
      <w:r w:rsidRPr="00552380">
        <w:rPr>
          <w:rFonts w:ascii="Calibri" w:hAnsi="Calibri" w:cs="Calibri"/>
        </w:rPr>
        <w:t xml:space="preserve">BMSC Directed Studies </w:t>
      </w:r>
    </w:p>
    <w:p w14:paraId="41C345BF" w14:textId="77777777" w:rsidR="00552380" w:rsidRDefault="00552380" w:rsidP="00880C88">
      <w:pPr>
        <w:spacing w:line="276" w:lineRule="auto"/>
        <w:rPr>
          <w:rFonts w:ascii="Calibri" w:hAnsi="Calibri" w:cs="Calibri"/>
          <w:b/>
          <w:bCs/>
        </w:rPr>
      </w:pPr>
    </w:p>
    <w:p w14:paraId="4EA6E029" w14:textId="136C893B" w:rsidR="00880C88" w:rsidRPr="00880C88" w:rsidRDefault="00880C88" w:rsidP="00880C88">
      <w:pPr>
        <w:spacing w:line="276" w:lineRule="auto"/>
        <w:rPr>
          <w:rFonts w:ascii="Calibri" w:hAnsi="Calibri" w:cs="Calibri"/>
          <w:b/>
          <w:bCs/>
        </w:rPr>
      </w:pPr>
      <w:commentRangeStart w:id="0"/>
      <w:r w:rsidRPr="00880C88">
        <w:rPr>
          <w:rFonts w:ascii="Calibri" w:hAnsi="Calibri" w:cs="Calibri"/>
          <w:b/>
          <w:bCs/>
        </w:rPr>
        <w:t>Introduction</w:t>
      </w:r>
      <w:commentRangeEnd w:id="0"/>
      <w:r w:rsidRPr="00880C88">
        <w:rPr>
          <w:rStyle w:val="CommentReference"/>
          <w:rFonts w:ascii="Calibri" w:hAnsi="Calibri" w:cs="Calibri"/>
          <w:sz w:val="24"/>
          <w:szCs w:val="24"/>
        </w:rPr>
        <w:commentReference w:id="0"/>
      </w:r>
      <w:r w:rsidRPr="00880C88">
        <w:rPr>
          <w:rFonts w:ascii="Calibri" w:hAnsi="Calibri" w:cs="Calibri"/>
          <w:b/>
          <w:bCs/>
        </w:rPr>
        <w:t>:</w:t>
      </w:r>
    </w:p>
    <w:p w14:paraId="72F26FF7" w14:textId="77777777" w:rsidR="00880C88" w:rsidRPr="00880C88" w:rsidRDefault="00880C88" w:rsidP="00880C88">
      <w:pPr>
        <w:spacing w:line="276" w:lineRule="auto"/>
        <w:rPr>
          <w:rFonts w:ascii="Calibri" w:hAnsi="Calibri" w:cs="Calibri"/>
          <w:b/>
          <w:bCs/>
        </w:rPr>
      </w:pPr>
    </w:p>
    <w:p w14:paraId="59BE4639" w14:textId="5B03130D"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Over the past two centuries, unchecked human development and greenhouse gas emissions have profoundly impacted the biosphere and the climate </w:t>
      </w:r>
      <w:r w:rsidRPr="00880C88">
        <w:rPr>
          <w:rFonts w:ascii="Calibri" w:hAnsi="Calibri" w:cs="Calibri"/>
        </w:rPr>
        <w:fldChar w:fldCharType="begin" w:fldLock="1"/>
      </w:r>
      <w:r w:rsidR="00962F91">
        <w:rPr>
          <w:rFonts w:ascii="Calibri" w:hAnsi="Calibri" w:cs="Calibri"/>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²","given":"Eric","non-dropping-particle":"","parse-names":false,"suffix":""},{"dropping-particle":"","family":"Convey³","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id":"ITEM-2","issued":{"date-parts":[["2002"]]},"title":"Ecological responses to recent climate change","type":"article-journal"},"uris":["http://www.mendeley.com/documents/?uuid=89d24d85-68a2-34e6-a559-575dba0d4223","http://www.mendeley.com/documents/?uuid=fabb4d43-b8c7-435c-aac1-fa706a7b3c45"]}],"mendeley":{"formattedCitation":"(1, 2)","plainTextFormattedCitation":"(1, 2)","previouslyFormattedCitation":"&lt;sup&gt;1,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 2)</w:t>
      </w:r>
      <w:r w:rsidRPr="00880C88">
        <w:rPr>
          <w:rFonts w:ascii="Calibri" w:hAnsi="Calibri" w:cs="Calibri"/>
        </w:rPr>
        <w:fldChar w:fldCharType="end"/>
      </w:r>
      <w:r w:rsidRPr="00880C88">
        <w:rPr>
          <w:rFonts w:ascii="Calibri" w:hAnsi="Calibri" w:cs="Calibri"/>
        </w:rPr>
        <w:t xml:space="preserve">. The rising frequency of extreme climatic and weather events, including marine heatwaves (MHWs), is one of the consequences of </w:t>
      </w:r>
      <w:commentRangeStart w:id="1"/>
      <w:r w:rsidRPr="00880C88">
        <w:rPr>
          <w:rFonts w:ascii="Calibri" w:hAnsi="Calibri" w:cs="Calibri"/>
        </w:rPr>
        <w:t xml:space="preserve">our move into the </w:t>
      </w:r>
      <w:commentRangeEnd w:id="1"/>
      <w:r w:rsidR="000055BA">
        <w:rPr>
          <w:rStyle w:val="CommentReference"/>
        </w:rPr>
        <w:commentReference w:id="1"/>
      </w:r>
      <w:r w:rsidRPr="00880C88">
        <w:rPr>
          <w:rFonts w:ascii="Calibri" w:hAnsi="Calibri" w:cs="Calibri"/>
        </w:rPr>
        <w:t xml:space="preserve">Anthropocene </w:t>
      </w:r>
      <w:r w:rsidRPr="00880C88">
        <w:rPr>
          <w:rFonts w:ascii="Calibri" w:hAnsi="Calibri" w:cs="Calibri"/>
        </w:rPr>
        <w:fldChar w:fldCharType="begin" w:fldLock="1"/>
      </w:r>
      <w:r w:rsidR="00962F91">
        <w:rPr>
          <w:rFonts w:ascii="Calibri" w:hAnsi="Calibri" w:cs="Calibri"/>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3)","plainTextFormattedCitation":"(3)","previouslyFormattedCitation":"&lt;sup&gt;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w:t>
      </w:r>
      <w:r w:rsidRPr="00880C88">
        <w:rPr>
          <w:rFonts w:ascii="Calibri" w:hAnsi="Calibri" w:cs="Calibri"/>
        </w:rPr>
        <w:fldChar w:fldCharType="end"/>
      </w:r>
      <w:r w:rsidRPr="00880C88">
        <w:rPr>
          <w:rFonts w:ascii="Calibri" w:hAnsi="Calibri" w:cs="Calibri"/>
        </w:rPr>
        <w:t xml:space="preserve">. MHWs are occurrences of anomalously warm seawater temperatures for a discrete duration of time in a specific locality </w:t>
      </w:r>
      <w:commentRangeStart w:id="2"/>
      <w:r w:rsidRPr="00880C88">
        <w:rPr>
          <w:rFonts w:ascii="Calibri" w:hAnsi="Calibri" w:cs="Calibri"/>
        </w:rPr>
        <w:fldChar w:fldCharType="begin" w:fldLock="1"/>
      </w:r>
      <w:r w:rsidR="00962F91">
        <w:rPr>
          <w:rFonts w:ascii="Calibri" w:hAnsi="Calibri" w:cs="Calibri"/>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4)","plainTextFormattedCitation":"(4)","previouslyFormattedCitation":"&lt;sup&gt;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4)</w:t>
      </w:r>
      <w:r w:rsidRPr="00880C88">
        <w:rPr>
          <w:rFonts w:ascii="Calibri" w:hAnsi="Calibri" w:cs="Calibri"/>
        </w:rPr>
        <w:fldChar w:fldCharType="end"/>
      </w:r>
      <w:commentRangeEnd w:id="2"/>
      <w:r w:rsidRPr="00880C88">
        <w:rPr>
          <w:rStyle w:val="CommentReference"/>
          <w:rFonts w:ascii="Calibri" w:hAnsi="Calibri" w:cs="Calibri"/>
          <w:sz w:val="24"/>
          <w:szCs w:val="24"/>
        </w:rPr>
        <w:commentReference w:id="2"/>
      </w:r>
      <w:r w:rsidRPr="00880C88">
        <w:rPr>
          <w:rFonts w:ascii="Calibri" w:hAnsi="Calibri" w:cs="Calibri"/>
        </w:rPr>
        <w:t xml:space="preserve">. </w:t>
      </w:r>
      <w:commentRangeStart w:id="3"/>
      <w:r w:rsidRPr="00880C88">
        <w:rPr>
          <w:rFonts w:ascii="Calibri" w:hAnsi="Calibri" w:cs="Calibri"/>
        </w:rPr>
        <w:t>Anthropogenic</w:t>
      </w:r>
      <w:commentRangeEnd w:id="3"/>
      <w:r w:rsidR="00FC3671">
        <w:rPr>
          <w:rStyle w:val="CommentReference"/>
        </w:rPr>
        <w:commentReference w:id="3"/>
      </w:r>
      <w:r w:rsidRPr="00880C88">
        <w:rPr>
          <w:rFonts w:ascii="Calibri" w:hAnsi="Calibri" w:cs="Calibri"/>
        </w:rPr>
        <w:t xml:space="preserve"> climate change is increasing the intensity, duration, size, and frequency of MHWs with consequences across the globe </w:t>
      </w:r>
      <w:commentRangeStart w:id="4"/>
      <w:r w:rsidRPr="00880C88">
        <w:rPr>
          <w:rFonts w:ascii="Calibri" w:hAnsi="Calibri" w:cs="Calibri"/>
        </w:rPr>
        <w:fldChar w:fldCharType="begin" w:fldLock="1"/>
      </w:r>
      <w:r w:rsidR="00962F91">
        <w:rPr>
          <w:rFonts w:ascii="Calibri" w:hAnsi="Calibri" w:cs="Calibri"/>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3–5)","plainTextFormattedCitation":"(3–5)","previouslyFormattedCitation":"&lt;sup&gt;3–5&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5)</w:t>
      </w:r>
      <w:r w:rsidRPr="00880C88">
        <w:rPr>
          <w:rFonts w:ascii="Calibri" w:hAnsi="Calibri" w:cs="Calibri"/>
        </w:rPr>
        <w:fldChar w:fldCharType="end"/>
      </w:r>
      <w:commentRangeEnd w:id="4"/>
      <w:r w:rsidR="00FC3671">
        <w:rPr>
          <w:rStyle w:val="CommentReference"/>
        </w:rPr>
        <w:commentReference w:id="4"/>
      </w:r>
      <w:r w:rsidRPr="00880C88">
        <w:rPr>
          <w:rFonts w:ascii="Calibri" w:hAnsi="Calibri" w:cs="Calibri"/>
        </w:rPr>
        <w:t xml:space="preserve">. </w:t>
      </w:r>
    </w:p>
    <w:p w14:paraId="7398DD55" w14:textId="610843FA"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Marine heatwaves have damaging and potentially catastrophic effects on marine ecosystems and human economies </w:t>
      </w:r>
      <w:commentRangeStart w:id="5"/>
      <w:r w:rsidRPr="00880C88">
        <w:rPr>
          <w:rFonts w:ascii="Calibri" w:hAnsi="Calibri" w:cs="Calibri"/>
        </w:rPr>
        <w:fldChar w:fldCharType="begin" w:fldLock="1"/>
      </w:r>
      <w:r w:rsidR="00962F91">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6)","plainTextFormattedCitation":"(6)","previouslyFormattedCitation":"&lt;sup&gt;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w:t>
      </w:r>
      <w:r w:rsidRPr="00880C88">
        <w:rPr>
          <w:rFonts w:ascii="Calibri" w:hAnsi="Calibri" w:cs="Calibri"/>
        </w:rPr>
        <w:fldChar w:fldCharType="end"/>
      </w:r>
      <w:commentRangeEnd w:id="5"/>
      <w:r w:rsidR="00FC3671">
        <w:rPr>
          <w:rStyle w:val="CommentReference"/>
        </w:rPr>
        <w:commentReference w:id="5"/>
      </w:r>
      <w:r w:rsidRPr="00880C88">
        <w:rPr>
          <w:rFonts w:ascii="Calibri" w:hAnsi="Calibri" w:cs="Calibri"/>
        </w:rPr>
        <w:t xml:space="preserve">. MHWs have </w:t>
      </w:r>
      <w:commentRangeStart w:id="6"/>
      <w:commentRangeStart w:id="7"/>
      <w:r w:rsidRPr="00880C88">
        <w:rPr>
          <w:rFonts w:ascii="Calibri" w:hAnsi="Calibri" w:cs="Calibri"/>
        </w:rPr>
        <w:t xml:space="preserve">bottom-up </w:t>
      </w:r>
      <w:commentRangeEnd w:id="6"/>
      <w:r w:rsidRPr="00880C88">
        <w:rPr>
          <w:rStyle w:val="CommentReference"/>
          <w:rFonts w:ascii="Calibri" w:hAnsi="Calibri" w:cs="Calibri"/>
          <w:sz w:val="24"/>
          <w:szCs w:val="24"/>
        </w:rPr>
        <w:commentReference w:id="6"/>
      </w:r>
      <w:commentRangeEnd w:id="7"/>
      <w:r w:rsidR="00FC3671">
        <w:rPr>
          <w:rStyle w:val="CommentReference"/>
        </w:rPr>
        <w:commentReference w:id="7"/>
      </w:r>
      <w:r w:rsidRPr="00880C88">
        <w:rPr>
          <w:rFonts w:ascii="Calibri" w:hAnsi="Calibri" w:cs="Calibri"/>
        </w:rPr>
        <w:t xml:space="preserve">impacts on ecosystems, driving sudden and large-scale die-offs at all trophic levels from starvation, toxicity, and hypoxia </w:t>
      </w:r>
      <w:commentRangeStart w:id="8"/>
      <w:r w:rsidRPr="00880C88">
        <w:rPr>
          <w:rFonts w:ascii="Calibri" w:hAnsi="Calibri" w:cs="Calibri"/>
        </w:rPr>
        <w:fldChar w:fldCharType="begin" w:fldLock="1"/>
      </w:r>
      <w:r w:rsidR="00962F91">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6–9)","plainTextFormattedCitation":"(6–9)","previouslyFormattedCitation":"&lt;sup&gt;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9)</w:t>
      </w:r>
      <w:r w:rsidRPr="00880C88">
        <w:rPr>
          <w:rFonts w:ascii="Calibri" w:hAnsi="Calibri" w:cs="Calibri"/>
        </w:rPr>
        <w:fldChar w:fldCharType="end"/>
      </w:r>
      <w:commentRangeEnd w:id="8"/>
      <w:r w:rsidR="006A5F5E">
        <w:rPr>
          <w:rStyle w:val="CommentReference"/>
        </w:rPr>
        <w:commentReference w:id="8"/>
      </w:r>
      <w:r w:rsidRPr="00880C88">
        <w:rPr>
          <w:rFonts w:ascii="Calibri" w:hAnsi="Calibri" w:cs="Calibri"/>
        </w:rPr>
        <w:t xml:space="preserve">. For example, the 2014-2015 warm water anomaly (WWA) in the NE Pacific (nicknamed “the Blob”) drastically reduced both the nutritional value and abundance of subarctic </w:t>
      </w:r>
      <w:proofErr w:type="spellStart"/>
      <w:r w:rsidRPr="00880C88">
        <w:rPr>
          <w:rFonts w:ascii="Calibri" w:hAnsi="Calibri" w:cs="Calibri"/>
        </w:rPr>
        <w:t>copoepods</w:t>
      </w:r>
      <w:proofErr w:type="spellEnd"/>
      <w:r w:rsidRPr="00880C88">
        <w:rPr>
          <w:rFonts w:ascii="Calibri" w:hAnsi="Calibri" w:cs="Calibri"/>
        </w:rPr>
        <w:t>, krill, and sand lace</w:t>
      </w:r>
      <w:commentRangeStart w:id="9"/>
      <w:r w:rsidRPr="00880C88">
        <w:rPr>
          <w:rFonts w:ascii="Calibri" w:hAnsi="Calibri" w:cs="Calibri"/>
        </w:rPr>
        <w:t>:</w:t>
      </w:r>
      <w:commentRangeEnd w:id="9"/>
      <w:r w:rsidR="006A5F5E">
        <w:rPr>
          <w:rStyle w:val="CommentReference"/>
        </w:rPr>
        <w:commentReference w:id="9"/>
      </w:r>
      <w:r w:rsidRPr="00880C88">
        <w:rPr>
          <w:rFonts w:ascii="Calibri" w:hAnsi="Calibri" w:cs="Calibri"/>
        </w:rPr>
        <w:t xml:space="preserve"> huge starvation-induced die-offs of species from salmon to sea birds followed </w:t>
      </w:r>
      <w:r w:rsidRPr="00880C88">
        <w:rPr>
          <w:rFonts w:ascii="Calibri" w:hAnsi="Calibri" w:cs="Calibri"/>
        </w:rPr>
        <w:fldChar w:fldCharType="begin" w:fldLock="1"/>
      </w:r>
      <w:r w:rsidR="00962F91">
        <w:rPr>
          <w:rFonts w:ascii="Calibri" w:hAnsi="Calibri" w:cs="Calibri"/>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8, 9)","plainTextFormattedCitation":"(8, 9)","previouslyFormattedCitation":"&lt;sup&gt;8,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8, 9)</w:t>
      </w:r>
      <w:r w:rsidRPr="00880C88">
        <w:rPr>
          <w:rFonts w:ascii="Calibri" w:hAnsi="Calibri" w:cs="Calibri"/>
        </w:rPr>
        <w:fldChar w:fldCharType="end"/>
      </w:r>
      <w:r w:rsidRPr="00880C88">
        <w:rPr>
          <w:rFonts w:ascii="Calibri" w:hAnsi="Calibri" w:cs="Calibri"/>
        </w:rPr>
        <w:t xml:space="preserve">. The Blob significantly harmed commercial, recreational, and subsistence fisheries and triggered the closures of open water fisheries such as salmon and tuna </w:t>
      </w:r>
      <w:r w:rsidRPr="00880C88">
        <w:rPr>
          <w:rFonts w:ascii="Calibri" w:hAnsi="Calibri" w:cs="Calibri"/>
        </w:rPr>
        <w:fldChar w:fldCharType="begin" w:fldLock="1"/>
      </w:r>
      <w:r w:rsidR="00962F91">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6, 9)","plainTextFormattedCitation":"(6, 9)","previouslyFormattedCitation":"&lt;sup&gt;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 9)</w:t>
      </w:r>
      <w:r w:rsidRPr="00880C88">
        <w:rPr>
          <w:rFonts w:ascii="Calibri" w:hAnsi="Calibri" w:cs="Calibri"/>
        </w:rPr>
        <w:fldChar w:fldCharType="end"/>
      </w:r>
      <w:r w:rsidRPr="00880C88">
        <w:rPr>
          <w:rFonts w:ascii="Calibri" w:hAnsi="Calibri" w:cs="Calibri"/>
        </w:rPr>
        <w:t xml:space="preserve">. It also triggered a large harmful algal bloom which resulted in closures of economically important shellfish fisheries </w:t>
      </w:r>
      <w:r w:rsidRPr="00880C88">
        <w:rPr>
          <w:rFonts w:ascii="Calibri" w:hAnsi="Calibri" w:cs="Calibri"/>
        </w:rPr>
        <w:fldChar w:fldCharType="begin" w:fldLock="1"/>
      </w:r>
      <w:r w:rsidR="00962F91">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5, 6, 9)","plainTextFormattedCitation":"(5, 6, 9)","previouslyFormattedCitation":"&lt;sup&gt;5,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5, 6, 9)</w:t>
      </w:r>
      <w:r w:rsidRPr="00880C88">
        <w:rPr>
          <w:rFonts w:ascii="Calibri" w:hAnsi="Calibri" w:cs="Calibri"/>
        </w:rPr>
        <w:fldChar w:fldCharType="end"/>
      </w:r>
      <w:r w:rsidRPr="00880C88">
        <w:rPr>
          <w:rFonts w:ascii="Calibri" w:hAnsi="Calibri" w:cs="Calibri"/>
        </w:rPr>
        <w:t xml:space="preserve">. The 2014/15 WWA has had multi-year lasting impacts </w:t>
      </w:r>
      <w:r w:rsidRPr="00880C88">
        <w:rPr>
          <w:rFonts w:ascii="Calibri" w:hAnsi="Calibri" w:cs="Calibri"/>
        </w:rPr>
        <w:fldChar w:fldCharType="begin" w:fldLock="1"/>
      </w:r>
      <w:r w:rsidR="00962F91">
        <w:rPr>
          <w:rFonts w:ascii="Calibri" w:hAnsi="Calibri" w:cs="Calibri"/>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7)","plainTextFormattedCitation":"(7)","previouslyFormattedCitation":"&lt;sup&gt;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7)</w:t>
      </w:r>
      <w:r w:rsidRPr="00880C88">
        <w:rPr>
          <w:rFonts w:ascii="Calibri" w:hAnsi="Calibri" w:cs="Calibri"/>
        </w:rPr>
        <w:fldChar w:fldCharType="end"/>
      </w:r>
      <w:r w:rsidRPr="00880C88">
        <w:rPr>
          <w:rFonts w:ascii="Calibri" w:hAnsi="Calibri" w:cs="Calibri"/>
        </w:rPr>
        <w:t xml:space="preserve">; this </w:t>
      </w:r>
      <w:commentRangeStart w:id="10"/>
      <w:r w:rsidRPr="00880C88">
        <w:rPr>
          <w:rFonts w:ascii="Calibri" w:hAnsi="Calibri" w:cs="Calibri"/>
        </w:rPr>
        <w:t xml:space="preserve">MHW (and others of comparable severity) has </w:t>
      </w:r>
      <w:commentRangeEnd w:id="10"/>
      <w:r w:rsidR="006A5F5E">
        <w:rPr>
          <w:rStyle w:val="CommentReference"/>
        </w:rPr>
        <w:commentReference w:id="10"/>
      </w:r>
      <w:r w:rsidRPr="00880C88">
        <w:rPr>
          <w:rFonts w:ascii="Calibri" w:hAnsi="Calibri" w:cs="Calibri"/>
        </w:rPr>
        <w:t xml:space="preserve">driven sudden and significant change as it has pushed ecosystem resilience past “tipping point” thresholds </w:t>
      </w:r>
      <w:r w:rsidRPr="00880C88">
        <w:rPr>
          <w:rFonts w:ascii="Calibri" w:hAnsi="Calibri" w:cs="Calibri"/>
        </w:rPr>
        <w:fldChar w:fldCharType="begin" w:fldLock="1"/>
      </w:r>
      <w:r w:rsidR="00962F91">
        <w:rPr>
          <w:rFonts w:ascii="Calibri" w:hAnsi="Calibri" w:cs="Calibri"/>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8, 10, 11)","plainTextFormattedCitation":"(8, 10, 11)","previouslyFormattedCitation":"&lt;sup&gt;8,10,1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8, 10, 11)</w:t>
      </w:r>
      <w:r w:rsidRPr="00880C88">
        <w:rPr>
          <w:rFonts w:ascii="Calibri" w:hAnsi="Calibri" w:cs="Calibri"/>
        </w:rPr>
        <w:fldChar w:fldCharType="end"/>
      </w:r>
      <w:r w:rsidRPr="00880C88">
        <w:rPr>
          <w:rFonts w:ascii="Calibri" w:hAnsi="Calibri" w:cs="Calibri"/>
        </w:rPr>
        <w:t>.</w:t>
      </w:r>
    </w:p>
    <w:p w14:paraId="4A7003E8" w14:textId="77777777" w:rsidR="00880C88" w:rsidRPr="00880C88" w:rsidRDefault="00880C88" w:rsidP="00880C88">
      <w:pPr>
        <w:spacing w:afterLines="120" w:after="288" w:line="276" w:lineRule="auto"/>
        <w:rPr>
          <w:rFonts w:ascii="Calibri" w:hAnsi="Calibri" w:cs="Calibri"/>
        </w:rPr>
      </w:pPr>
      <w:r w:rsidRPr="00880C88">
        <w:rPr>
          <w:rFonts w:ascii="Calibri" w:hAnsi="Calibri" w:cs="Calibri"/>
        </w:rPr>
        <w:t xml:space="preserve">At an individual level, MHWs directly impact marine organisms </w:t>
      </w:r>
      <w:commentRangeStart w:id="11"/>
      <w:commentRangeStart w:id="12"/>
      <w:r w:rsidRPr="00880C88">
        <w:rPr>
          <w:rFonts w:ascii="Calibri" w:hAnsi="Calibri" w:cs="Calibri"/>
        </w:rPr>
        <w:t>in a myriad of ways</w:t>
      </w:r>
      <w:commentRangeEnd w:id="11"/>
      <w:r w:rsidR="002D35C2">
        <w:rPr>
          <w:rStyle w:val="CommentReference"/>
        </w:rPr>
        <w:commentReference w:id="11"/>
      </w:r>
      <w:commentRangeEnd w:id="12"/>
      <w:r w:rsidR="002D35C2">
        <w:rPr>
          <w:rStyle w:val="CommentReference"/>
        </w:rPr>
        <w:commentReference w:id="12"/>
      </w:r>
      <w:r w:rsidRPr="00880C88">
        <w:rPr>
          <w:rFonts w:ascii="Calibri" w:hAnsi="Calibri" w:cs="Calibri"/>
        </w:rPr>
        <w:t>. Certain species already close to their thermal tolerances are killed directly {</w:t>
      </w:r>
      <w:commentRangeStart w:id="13"/>
      <w:r w:rsidRPr="00880C88">
        <w:rPr>
          <w:rFonts w:ascii="Calibri" w:hAnsi="Calibri" w:cs="Calibri"/>
        </w:rPr>
        <w:t>REF</w:t>
      </w:r>
      <w:commentRangeEnd w:id="13"/>
      <w:r w:rsidRPr="00880C88">
        <w:rPr>
          <w:rStyle w:val="CommentReference"/>
          <w:rFonts w:ascii="Calibri" w:hAnsi="Calibri" w:cs="Calibri"/>
          <w:sz w:val="24"/>
          <w:szCs w:val="24"/>
        </w:rPr>
        <w:commentReference w:id="13"/>
      </w:r>
      <w:r w:rsidRPr="00880C88">
        <w:rPr>
          <w:rFonts w:ascii="Calibri" w:hAnsi="Calibri" w:cs="Calibri"/>
        </w:rPr>
        <w:t xml:space="preserve">}. Thermal stress can also have negative but sub lethal impacts on an organism’s fitness by modifying their behaviour, feeding patterns, and food/nutrient requirements. {SOME </w:t>
      </w:r>
      <w:commentRangeStart w:id="14"/>
      <w:r w:rsidRPr="00880C88">
        <w:rPr>
          <w:rFonts w:ascii="Calibri" w:hAnsi="Calibri" w:cs="Calibri"/>
        </w:rPr>
        <w:t>EXAMPLES</w:t>
      </w:r>
      <w:commentRangeEnd w:id="14"/>
      <w:r w:rsidR="005B7D48">
        <w:rPr>
          <w:rStyle w:val="CommentReference"/>
        </w:rPr>
        <w:commentReference w:id="14"/>
      </w:r>
      <w:r w:rsidRPr="00880C88">
        <w:rPr>
          <w:rFonts w:ascii="Calibri" w:hAnsi="Calibri" w:cs="Calibri"/>
        </w:rPr>
        <w:t>}</w:t>
      </w:r>
    </w:p>
    <w:p w14:paraId="4652C933" w14:textId="7B91B735" w:rsidR="00880C88" w:rsidRPr="00880C88" w:rsidRDefault="00880C88" w:rsidP="00880C88">
      <w:pPr>
        <w:spacing w:afterLines="120" w:after="288" w:line="276" w:lineRule="auto"/>
        <w:rPr>
          <w:rFonts w:ascii="Calibri" w:hAnsi="Calibri" w:cs="Calibri"/>
        </w:rPr>
      </w:pPr>
      <w:r w:rsidRPr="00880C88">
        <w:rPr>
          <w:rFonts w:ascii="Calibri" w:hAnsi="Calibri" w:cs="Calibri"/>
        </w:rPr>
        <w:t xml:space="preserve">Marine heat waves also exert indirect effects on marine organisms, modifying natural processes including disease </w:t>
      </w:r>
      <w:commentRangeStart w:id="15"/>
      <w:r w:rsidRPr="00880C88">
        <w:rPr>
          <w:rFonts w:ascii="Calibri" w:hAnsi="Calibri" w:cs="Calibri"/>
        </w:rPr>
        <w:t>dynamics</w:t>
      </w:r>
      <w:commentRangeEnd w:id="15"/>
      <w:r w:rsidR="005B7D48">
        <w:rPr>
          <w:rStyle w:val="CommentReference"/>
        </w:rPr>
        <w:commentReference w:id="15"/>
      </w:r>
      <w:r w:rsidRPr="00880C88">
        <w:rPr>
          <w:rFonts w:ascii="Calibri" w:hAnsi="Calibri" w:cs="Calibri"/>
        </w:rPr>
        <w:t xml:space="preserve">. Temperature has been shown to regulate the virulence of marine diseases corals and algae </w:t>
      </w:r>
      <w:r w:rsidRPr="00880C88">
        <w:rPr>
          <w:rFonts w:ascii="Calibri" w:hAnsi="Calibri" w:cs="Calibri"/>
        </w:rPr>
        <w:fldChar w:fldCharType="begin" w:fldLock="1"/>
      </w:r>
      <w:r w:rsidR="00962F91">
        <w:rPr>
          <w:rFonts w:ascii="Calibri" w:hAnsi="Calibri" w:cs="Calibri"/>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12)","plainTextFormattedCitation":"(12)","previouslyFormattedCitation":"&lt;sup&gt;1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2)</w:t>
      </w:r>
      <w:r w:rsidRPr="00880C88">
        <w:rPr>
          <w:rFonts w:ascii="Calibri" w:hAnsi="Calibri" w:cs="Calibri"/>
        </w:rPr>
        <w:fldChar w:fldCharType="end"/>
      </w:r>
      <w:r w:rsidRPr="00880C88">
        <w:rPr>
          <w:rFonts w:ascii="Calibri" w:hAnsi="Calibri" w:cs="Calibri"/>
        </w:rPr>
        <w:t xml:space="preserve">. In Australia and Europe, heatwaves have been linked to outbreaks of Pacific Oyster Mortality Syndrome </w:t>
      </w:r>
      <w:r w:rsidRPr="00880C88">
        <w:rPr>
          <w:rFonts w:ascii="Calibri" w:hAnsi="Calibri" w:cs="Calibri"/>
        </w:rPr>
        <w:fldChar w:fldCharType="begin" w:fldLock="1"/>
      </w:r>
      <w:r w:rsidR="00962F91">
        <w:rPr>
          <w:rFonts w:ascii="Calibri" w:hAnsi="Calibri" w:cs="Calibri"/>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13)","plainTextFormattedCitation":"(13)","previouslyFormattedCitation":"&lt;sup&gt;1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3)</w:t>
      </w:r>
      <w:r w:rsidRPr="00880C88">
        <w:rPr>
          <w:rFonts w:ascii="Calibri" w:hAnsi="Calibri" w:cs="Calibri"/>
        </w:rPr>
        <w:fldChar w:fldCharType="end"/>
      </w:r>
      <w:r w:rsidRPr="00880C88">
        <w:rPr>
          <w:rFonts w:ascii="Calibri" w:hAnsi="Calibri" w:cs="Calibri"/>
        </w:rPr>
        <w:t xml:space="preserve">. In the NE Pacific, sea star wasting disease (SSWD) epidemics have decimated populations of several sea star species over the last decade. SSWD is an ambiguous set of usually-lethal symptoms including twisted arms, lesions, deflation/loss of turgor, lost arms, lack of grip strength in </w:t>
      </w:r>
      <w:r w:rsidRPr="00880C88">
        <w:rPr>
          <w:rFonts w:ascii="Calibri" w:hAnsi="Calibri" w:cs="Calibri"/>
        </w:rPr>
        <w:lastRenderedPageBreak/>
        <w:t xml:space="preserve">tube feet, disintegration </w:t>
      </w:r>
      <w:r w:rsidRPr="00880C88">
        <w:rPr>
          <w:rFonts w:ascii="Calibri" w:hAnsi="Calibri" w:cs="Calibri"/>
        </w:rPr>
        <w:fldChar w:fldCharType="begin" w:fldLock="1"/>
      </w:r>
      <w:r w:rsidR="00962F91">
        <w:rPr>
          <w:rFonts w:ascii="Calibri" w:hAnsi="Calibri" w:cs="Calibri"/>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1"]]},"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7"]]},"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14–16)","plainTextFormattedCitation":"(14–16)","previouslyFormattedCitation":"&lt;sup&gt;14–1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4–16)</w:t>
      </w:r>
      <w:r w:rsidRPr="00880C88">
        <w:rPr>
          <w:rFonts w:ascii="Calibri" w:hAnsi="Calibri" w:cs="Calibri"/>
        </w:rPr>
        <w:fldChar w:fldCharType="end"/>
      </w:r>
      <w:r w:rsidRPr="00880C88">
        <w:rPr>
          <w:rFonts w:ascii="Calibri" w:hAnsi="Calibri" w:cs="Calibri"/>
        </w:rPr>
        <w:t xml:space="preserve">. Wasting is assumed (though not proven) to be infectious </w:t>
      </w:r>
      <w:r w:rsidRPr="00880C88">
        <w:rPr>
          <w:rFonts w:ascii="Calibri" w:hAnsi="Calibri" w:cs="Calibri"/>
        </w:rPr>
        <w:fldChar w:fldCharType="begin" w:fldLock="1"/>
      </w:r>
      <w:r w:rsidR="00962F91">
        <w:rPr>
          <w:rFonts w:ascii="Calibri" w:hAnsi="Calibri" w:cs="Calibri"/>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17)","plainTextFormattedCitation":"(17)","previouslyFormattedCitation":"&lt;sup&gt;1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7)</w:t>
      </w:r>
      <w:r w:rsidRPr="00880C88">
        <w:rPr>
          <w:rFonts w:ascii="Calibri" w:hAnsi="Calibri" w:cs="Calibri"/>
        </w:rPr>
        <w:fldChar w:fldCharType="end"/>
      </w:r>
      <w:r w:rsidRPr="00880C88">
        <w:rPr>
          <w:rFonts w:ascii="Calibri" w:hAnsi="Calibri" w:cs="Calibri"/>
        </w:rPr>
        <w:t xml:space="preserve">, with epidemics being exacerbated or triggered by environmental factors including heat waves </w:t>
      </w:r>
      <w:r w:rsidRPr="00880C88">
        <w:rPr>
          <w:rFonts w:ascii="Calibri" w:hAnsi="Calibri" w:cs="Calibri"/>
        </w:rPr>
        <w:fldChar w:fldCharType="begin" w:fldLock="1"/>
      </w:r>
      <w:r w:rsidR="00962F91">
        <w:rPr>
          <w:rFonts w:ascii="Calibri" w:hAnsi="Calibri" w:cs="Calibri"/>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962F91">
        <w:rPr>
          <w:rFonts w:ascii="Cambria Math" w:hAnsi="Cambria Math" w:cs="Cambria Math"/>
        </w:rPr>
        <w:instrText>∼</w:instrText>
      </w:r>
      <w:r w:rsidR="00962F91">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2","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8, 19)","plainTextFormattedCitation":"(18, 19)","previouslyFormattedCitation":"&lt;sup&gt;18,1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8, 19)</w:t>
      </w:r>
      <w:r w:rsidRPr="00880C88">
        <w:rPr>
          <w:rFonts w:ascii="Calibri" w:hAnsi="Calibri" w:cs="Calibri"/>
        </w:rPr>
        <w:fldChar w:fldCharType="end"/>
      </w:r>
      <w:r w:rsidRPr="00880C88">
        <w:rPr>
          <w:rFonts w:ascii="Calibri" w:hAnsi="Calibri" w:cs="Calibri"/>
        </w:rPr>
        <w:t xml:space="preserve">. The link between SSWD and temperature is multifactorial and complex; a majority of the literature associates warmer temperatures with wasting </w:t>
      </w:r>
      <w:r w:rsidRPr="00880C88">
        <w:rPr>
          <w:rFonts w:ascii="Calibri" w:hAnsi="Calibri" w:cs="Calibri"/>
        </w:rPr>
        <w:fldChar w:fldCharType="begin" w:fldLock="1"/>
      </w:r>
      <w:r w:rsidR="00962F91">
        <w:rPr>
          <w:rFonts w:ascii="Calibri" w:hAnsi="Calibri" w:cs="Calibri"/>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962F91">
        <w:rPr>
          <w:rFonts w:ascii="Cambria Math" w:hAnsi="Cambria Math" w:cs="Cambria Math"/>
        </w:rPr>
        <w:instrText>∼</w:instrText>
      </w:r>
      <w:r w:rsidR="00962F91">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5, 18–22)","plainTextFormattedCitation":"(15, 18–22)","previouslyFormattedCitation":"&lt;sup&gt;15,18–2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5, 18–22)</w:t>
      </w:r>
      <w:r w:rsidRPr="00880C88">
        <w:rPr>
          <w:rFonts w:ascii="Calibri" w:hAnsi="Calibri" w:cs="Calibri"/>
        </w:rPr>
        <w:fldChar w:fldCharType="end"/>
      </w:r>
      <w:r w:rsidRPr="00880C88">
        <w:rPr>
          <w:rFonts w:ascii="Calibri" w:hAnsi="Calibri" w:cs="Calibri"/>
        </w:rPr>
        <w:t xml:space="preserve">. </w:t>
      </w:r>
      <w:commentRangeStart w:id="16"/>
      <w:commentRangeStart w:id="17"/>
      <w:r w:rsidRPr="00880C88">
        <w:rPr>
          <w:rFonts w:ascii="Calibri" w:hAnsi="Calibri" w:cs="Calibri"/>
        </w:rPr>
        <w:t xml:space="preserve">For example, </w:t>
      </w:r>
      <w:proofErr w:type="spellStart"/>
      <w:r w:rsidRPr="00880C88">
        <w:rPr>
          <w:rFonts w:ascii="Calibri" w:hAnsi="Calibri" w:cs="Calibri"/>
          <w:i/>
          <w:iCs/>
        </w:rPr>
        <w:t>Pycnopoidia</w:t>
      </w:r>
      <w:proofErr w:type="spellEnd"/>
      <w:r w:rsidRPr="00880C88">
        <w:rPr>
          <w:rFonts w:ascii="Calibri" w:hAnsi="Calibri" w:cs="Calibri"/>
          <w:i/>
          <w:iCs/>
        </w:rPr>
        <w:t xml:space="preserve"> </w:t>
      </w:r>
      <w:proofErr w:type="spellStart"/>
      <w:r w:rsidRPr="00880C88">
        <w:rPr>
          <w:rFonts w:ascii="Calibri" w:hAnsi="Calibri" w:cs="Calibri"/>
          <w:i/>
          <w:iCs/>
        </w:rPr>
        <w:t>helianthoides</w:t>
      </w:r>
      <w:proofErr w:type="spellEnd"/>
      <w:r w:rsidRPr="00880C88">
        <w:rPr>
          <w:rFonts w:ascii="Calibri" w:hAnsi="Calibri" w:cs="Calibri"/>
        </w:rPr>
        <w:t xml:space="preserve"> saw 80-100% population declines across its whole range in 2013-2014; the major die offs occurred during WWA events </w:t>
      </w:r>
      <w:r w:rsidRPr="00880C88">
        <w:rPr>
          <w:rFonts w:ascii="Calibri" w:hAnsi="Calibri" w:cs="Calibri"/>
        </w:rPr>
        <w:fldChar w:fldCharType="begin" w:fldLock="1"/>
      </w:r>
      <w:r w:rsidR="00962F91">
        <w:rPr>
          <w:rFonts w:ascii="Calibri" w:hAnsi="Calibri" w:cs="Calibri"/>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9)","plainTextFormattedCitation":"(19)","previouslyFormattedCitation":"&lt;sup&gt;1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9)</w:t>
      </w:r>
      <w:r w:rsidRPr="00880C88">
        <w:rPr>
          <w:rFonts w:ascii="Calibri" w:hAnsi="Calibri" w:cs="Calibri"/>
        </w:rPr>
        <w:fldChar w:fldCharType="end"/>
      </w:r>
      <w:r w:rsidRPr="00880C88">
        <w:rPr>
          <w:rFonts w:ascii="Calibri" w:hAnsi="Calibri" w:cs="Calibri"/>
        </w:rPr>
        <w:t>.</w:t>
      </w:r>
      <w:commentRangeEnd w:id="16"/>
      <w:r w:rsidRPr="00880C88">
        <w:rPr>
          <w:rStyle w:val="CommentReference"/>
          <w:rFonts w:ascii="Calibri" w:hAnsi="Calibri" w:cs="Calibri"/>
          <w:sz w:val="24"/>
          <w:szCs w:val="24"/>
        </w:rPr>
        <w:commentReference w:id="16"/>
      </w:r>
      <w:commentRangeEnd w:id="17"/>
      <w:r w:rsidR="003A37A3">
        <w:rPr>
          <w:rStyle w:val="CommentReference"/>
        </w:rPr>
        <w:commentReference w:id="17"/>
      </w:r>
      <w:r w:rsidRPr="00880C88">
        <w:rPr>
          <w:rFonts w:ascii="Calibri" w:hAnsi="Calibri" w:cs="Calibri"/>
        </w:rPr>
        <w:t xml:space="preserve"> Recent reports have indicated that wasting may affect more than just sea stars: Giant California Sea Cucumbers (</w:t>
      </w:r>
      <w:proofErr w:type="spellStart"/>
      <w:r w:rsidRPr="00880C88">
        <w:rPr>
          <w:rFonts w:ascii="Calibri" w:hAnsi="Calibri" w:cs="Calibri"/>
          <w:i/>
          <w:iCs/>
        </w:rPr>
        <w:t>Apo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i/>
          <w:iCs/>
        </w:rPr>
        <w:t>)</w:t>
      </w:r>
      <w:r w:rsidRPr="00880C88">
        <w:rPr>
          <w:rFonts w:ascii="Calibri" w:hAnsi="Calibri" w:cs="Calibri"/>
        </w:rPr>
        <w:t xml:space="preserve"> displaying wasting symptoms have been reported in small numbers throughout the Salish Sea and the Northwest Coast of British Columbia and Alaska since 2014 </w:t>
      </w:r>
      <w:commentRangeStart w:id="18"/>
      <w:r w:rsidRPr="00880C88">
        <w:rPr>
          <w:rFonts w:ascii="Calibri" w:hAnsi="Calibri" w:cs="Calibri"/>
        </w:rPr>
        <w:fldChar w:fldCharType="begin" w:fldLock="1"/>
      </w:r>
      <w:r w:rsidR="00962F91">
        <w:rPr>
          <w:rFonts w:ascii="Calibri" w:hAnsi="Calibri" w:cs="Calibri"/>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22, 23)","plainTextFormattedCitation":"(22, 23)","previouslyFormattedCitation":"&lt;sup&gt;22,2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2, 23)</w:t>
      </w:r>
      <w:r w:rsidRPr="00880C88">
        <w:rPr>
          <w:rFonts w:ascii="Calibri" w:hAnsi="Calibri" w:cs="Calibri"/>
        </w:rPr>
        <w:fldChar w:fldCharType="end"/>
      </w:r>
      <w:commentRangeEnd w:id="18"/>
      <w:r w:rsidR="00153610">
        <w:rPr>
          <w:rStyle w:val="CommentReference"/>
        </w:rPr>
        <w:commentReference w:id="18"/>
      </w:r>
      <w:r w:rsidRPr="00880C88">
        <w:rPr>
          <w:rFonts w:ascii="Calibri" w:hAnsi="Calibri" w:cs="Calibri"/>
        </w:rPr>
        <w:t>.</w:t>
      </w:r>
    </w:p>
    <w:p w14:paraId="4B547FE9" w14:textId="1FCC21F6"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The direct and indirect effects of MHWs on Giant California Sea Cucumbers is unknown</w:t>
      </w:r>
      <w:commentRangeStart w:id="19"/>
      <w:commentRangeStart w:id="20"/>
      <w:r w:rsidRPr="00880C88">
        <w:rPr>
          <w:rFonts w:ascii="Calibri" w:hAnsi="Calibri" w:cs="Calibri"/>
        </w:rPr>
        <w:t>:</w:t>
      </w:r>
      <w:commentRangeEnd w:id="19"/>
      <w:r w:rsidR="00943FCA">
        <w:rPr>
          <w:rStyle w:val="CommentReference"/>
        </w:rPr>
        <w:commentReference w:id="19"/>
      </w:r>
      <w:commentRangeEnd w:id="20"/>
      <w:r w:rsidR="00943FCA">
        <w:rPr>
          <w:rStyle w:val="CommentReference"/>
        </w:rPr>
        <w:commentReference w:id="20"/>
      </w:r>
      <w:r w:rsidRPr="00880C88">
        <w:rPr>
          <w:rFonts w:ascii="Calibri" w:hAnsi="Calibri" w:cs="Calibri"/>
        </w:rPr>
        <w:t xml:space="preserve"> this is concerning given the potentially devastating impacts of heat-induced disease outbreaks. The most recent sea cucumber wasting (SCW) event occurred in </w:t>
      </w:r>
      <w:proofErr w:type="spellStart"/>
      <w:r w:rsidRPr="00880C88">
        <w:rPr>
          <w:rFonts w:ascii="Calibri" w:hAnsi="Calibri" w:cs="Calibri"/>
        </w:rPr>
        <w:t>Nanoose</w:t>
      </w:r>
      <w:proofErr w:type="spellEnd"/>
      <w:r w:rsidRPr="00880C88">
        <w:rPr>
          <w:rFonts w:ascii="Calibri" w:hAnsi="Calibri" w:cs="Calibri"/>
        </w:rPr>
        <w:t xml:space="preserve"> Bay, B.C., from August – October 2021 (</w:t>
      </w:r>
      <w:proofErr w:type="spellStart"/>
      <w:r w:rsidRPr="00880C88">
        <w:rPr>
          <w:rFonts w:ascii="Calibri" w:hAnsi="Calibri" w:cs="Calibri"/>
        </w:rPr>
        <w:t>Em</w:t>
      </w:r>
      <w:proofErr w:type="spellEnd"/>
      <w:r w:rsidRPr="00880C88">
        <w:rPr>
          <w:rFonts w:ascii="Calibri" w:hAnsi="Calibri" w:cs="Calibri"/>
        </w:rPr>
        <w:t xml:space="preserve"> Lim </w:t>
      </w:r>
      <w:r w:rsidRPr="00880C88">
        <w:rPr>
          <w:rFonts w:ascii="Calibri" w:hAnsi="Calibri" w:cs="Calibri"/>
          <w:i/>
          <w:iCs/>
        </w:rPr>
        <w:t>personal communication</w:t>
      </w:r>
      <w:r w:rsidRPr="00880C88">
        <w:rPr>
          <w:rFonts w:ascii="Calibri" w:hAnsi="Calibri" w:cs="Calibri"/>
        </w:rPr>
        <w:t xml:space="preserve">). This event followed several severe regional heat waves (CITE). There is insufficient evidence to confirm that wasting-like symptoms were not caused by direct heat stress, as reported in farmed </w:t>
      </w:r>
      <w:proofErr w:type="spellStart"/>
      <w:r w:rsidRPr="00880C88">
        <w:rPr>
          <w:rFonts w:ascii="Calibri" w:hAnsi="Calibri" w:cs="Calibri"/>
          <w:i/>
          <w:iCs/>
        </w:rPr>
        <w:t>Holothuria</w:t>
      </w:r>
      <w:proofErr w:type="spellEnd"/>
      <w:r w:rsidRPr="00880C88">
        <w:rPr>
          <w:rFonts w:ascii="Calibri" w:hAnsi="Calibri" w:cs="Calibri"/>
          <w:i/>
          <w:iCs/>
        </w:rPr>
        <w:t xml:space="preserve"> </w:t>
      </w:r>
      <w:proofErr w:type="spellStart"/>
      <w:r w:rsidRPr="00880C88">
        <w:rPr>
          <w:rFonts w:ascii="Calibri" w:hAnsi="Calibri" w:cs="Calibri"/>
          <w:i/>
          <w:iCs/>
        </w:rPr>
        <w:t>scabra</w:t>
      </w:r>
      <w:proofErr w:type="spellEnd"/>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24)","plainTextFormattedCitation":"(24)","previouslyFormattedCitation":"&lt;sup&gt;2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4)</w:t>
      </w:r>
      <w:r w:rsidRPr="00880C88">
        <w:rPr>
          <w:rFonts w:ascii="Calibri" w:hAnsi="Calibri" w:cs="Calibri"/>
        </w:rPr>
        <w:fldChar w:fldCharType="end"/>
      </w:r>
      <w:r w:rsidRPr="00880C88">
        <w:rPr>
          <w:rFonts w:ascii="Calibri" w:hAnsi="Calibri" w:cs="Calibri"/>
        </w:rPr>
        <w:t xml:space="preserve">, or a heat-unrelated viral or bacterial disease as observed in farmed </w:t>
      </w:r>
      <w:proofErr w:type="spellStart"/>
      <w:r w:rsidRPr="00880C88">
        <w:rPr>
          <w:rFonts w:ascii="Calibri" w:hAnsi="Calibri" w:cs="Calibri"/>
          <w:i/>
          <w:iCs/>
        </w:rPr>
        <w:t>Apostichopus</w:t>
      </w:r>
      <w:proofErr w:type="spellEnd"/>
      <w:r w:rsidRPr="00880C88">
        <w:rPr>
          <w:rFonts w:ascii="Calibri" w:hAnsi="Calibri" w:cs="Calibri"/>
          <w:i/>
          <w:iCs/>
        </w:rPr>
        <w:t xml:space="preserve"> japonicus</w:t>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25, 26)","plainTextFormattedCitation":"(25, 26)","previouslyFormattedCitation":"&lt;sup&gt;25,2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5, 26)</w:t>
      </w:r>
      <w:r w:rsidRPr="00880C88">
        <w:rPr>
          <w:rFonts w:ascii="Calibri" w:hAnsi="Calibri" w:cs="Calibri"/>
        </w:rPr>
        <w:fldChar w:fldCharType="end"/>
      </w:r>
      <w:r w:rsidRPr="00880C88">
        <w:rPr>
          <w:rFonts w:ascii="Calibri" w:hAnsi="Calibri" w:cs="Calibri"/>
        </w:rPr>
        <w:t xml:space="preserve">. However, wasting symptoms could also be an indirect product of heat stress interactions with disease dynamics, as reported in aforementioned corals, algae, oysters, and sea stars (ALGAE CITE, OLIVER 2017, </w:t>
      </w:r>
      <w:r w:rsidRPr="00880C88">
        <w:rPr>
          <w:rFonts w:ascii="Calibri" w:hAnsi="Calibri" w:cs="Calibri"/>
        </w:rPr>
        <w:fldChar w:fldCharType="begin" w:fldLock="1"/>
      </w:r>
      <w:r w:rsidR="00962F91">
        <w:rPr>
          <w:rFonts w:ascii="Calibri" w:hAnsi="Calibri" w:cs="Calibri"/>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21)","plainTextFormattedCitation":"(21)","previouslyFormattedCitation":"&lt;sup&gt;2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1)</w:t>
      </w:r>
      <w:r w:rsidRPr="00880C88">
        <w:rPr>
          <w:rFonts w:ascii="Calibri" w:hAnsi="Calibri" w:cs="Calibri"/>
        </w:rPr>
        <w:fldChar w:fldCharType="end"/>
      </w:r>
      <w:r w:rsidRPr="00880C88">
        <w:rPr>
          <w:rFonts w:ascii="Calibri" w:hAnsi="Calibri" w:cs="Calibri"/>
        </w:rPr>
        <w:t xml:space="preserve">). Understanding whether Giant California Sea cucumber wasting is linked to MHWs, either directly or indirectly, is important for informing management efforts seeking to protect this important </w:t>
      </w:r>
      <w:commentRangeStart w:id="21"/>
      <w:r w:rsidRPr="00880C88">
        <w:rPr>
          <w:rFonts w:ascii="Calibri" w:hAnsi="Calibri" w:cs="Calibri"/>
        </w:rPr>
        <w:t>species</w:t>
      </w:r>
      <w:commentRangeEnd w:id="21"/>
      <w:r w:rsidR="008D509F">
        <w:rPr>
          <w:rStyle w:val="CommentReference"/>
        </w:rPr>
        <w:commentReference w:id="21"/>
      </w:r>
      <w:r w:rsidRPr="00880C88">
        <w:rPr>
          <w:rFonts w:ascii="Calibri" w:hAnsi="Calibri" w:cs="Calibri"/>
        </w:rPr>
        <w:t xml:space="preserve">.  </w:t>
      </w:r>
    </w:p>
    <w:p w14:paraId="5C7DFCC4" w14:textId="7AE42F9D" w:rsidR="00880C88" w:rsidRPr="00880C88" w:rsidRDefault="00E07027" w:rsidP="00880C88">
      <w:pPr>
        <w:spacing w:afterLines="120" w:after="288" w:line="276" w:lineRule="auto"/>
        <w:ind w:firstLine="720"/>
        <w:rPr>
          <w:rFonts w:ascii="Calibri" w:hAnsi="Calibri" w:cs="Calibri"/>
        </w:rPr>
      </w:pPr>
      <w:proofErr w:type="gramStart"/>
      <w:r w:rsidRPr="00880C88">
        <w:rPr>
          <w:rFonts w:ascii="Calibri" w:hAnsi="Calibri" w:cs="Calibri"/>
        </w:rPr>
        <w:t>Sea cucumbers</w:t>
      </w:r>
      <w:r>
        <w:rPr>
          <w:rFonts w:ascii="Calibri" w:hAnsi="Calibri" w:cs="Calibri"/>
        </w:rPr>
        <w:t>,</w:t>
      </w:r>
      <w:proofErr w:type="gramEnd"/>
      <w:r w:rsidR="00880C88" w:rsidRPr="00880C88">
        <w:rPr>
          <w:rFonts w:ascii="Calibri" w:hAnsi="Calibri" w:cs="Calibri"/>
        </w:rPr>
        <w:t xml:space="preserve"> </w:t>
      </w:r>
      <w:commentRangeStart w:id="22"/>
      <w:r w:rsidR="00880C88" w:rsidRPr="00880C88">
        <w:rPr>
          <w:rFonts w:ascii="Calibri" w:hAnsi="Calibri" w:cs="Calibri"/>
        </w:rPr>
        <w:t>often underappreciated</w:t>
      </w:r>
      <w:commentRangeEnd w:id="22"/>
      <w:r w:rsidR="00880C88" w:rsidRPr="00880C88">
        <w:rPr>
          <w:rStyle w:val="CommentReference"/>
          <w:rFonts w:ascii="Calibri" w:hAnsi="Calibri" w:cs="Calibri"/>
          <w:sz w:val="24"/>
          <w:szCs w:val="24"/>
        </w:rPr>
        <w:commentReference w:id="22"/>
      </w:r>
      <w:r w:rsidR="00880C88" w:rsidRPr="00880C88">
        <w:rPr>
          <w:rFonts w:ascii="Calibri" w:hAnsi="Calibri" w:cs="Calibri"/>
        </w:rPr>
        <w:t xml:space="preserve">, provide several important ecological and economic services. As benthic detritivores they break down organic tissue and play an important role in nutrient cycling (CITE). Sea cucumbers also maintain sediment health EXPLAIN MORE IN DEPTH (CITE). There is also evidence that they may provide some localized buffering against ocean acidification, because EXPLAIN MORE IN DEPTH (CITE). North America is seeing a </w:t>
      </w:r>
      <w:commentRangeStart w:id="23"/>
      <w:r w:rsidR="00880C88" w:rsidRPr="00880C88">
        <w:rPr>
          <w:rFonts w:ascii="Calibri" w:hAnsi="Calibri" w:cs="Calibri"/>
        </w:rPr>
        <w:t xml:space="preserve">growing </w:t>
      </w:r>
      <w:commentRangeEnd w:id="23"/>
      <w:r w:rsidR="00880C88" w:rsidRPr="00880C88">
        <w:rPr>
          <w:rStyle w:val="CommentReference"/>
          <w:rFonts w:ascii="Calibri" w:hAnsi="Calibri" w:cs="Calibri"/>
          <w:sz w:val="24"/>
          <w:szCs w:val="24"/>
        </w:rPr>
        <w:commentReference w:id="23"/>
      </w:r>
      <w:r w:rsidR="00880C88" w:rsidRPr="00880C88">
        <w:rPr>
          <w:rFonts w:ascii="Calibri" w:hAnsi="Calibri" w:cs="Calibri"/>
        </w:rPr>
        <w:t xml:space="preserve">sea cucumber harvest industry; in British Columbia alone the total industry is worth 10.2 million dollars </w:t>
      </w:r>
      <w:commentRangeStart w:id="24"/>
      <w:r w:rsidR="00880C88" w:rsidRPr="00880C88">
        <w:rPr>
          <w:rFonts w:ascii="Calibri" w:hAnsi="Calibri" w:cs="Calibri"/>
        </w:rPr>
        <w:fldChar w:fldCharType="begin" w:fldLock="1"/>
      </w:r>
      <w:r w:rsidR="00962F91">
        <w:rPr>
          <w:rFonts w:ascii="Calibri" w:hAnsi="Calibri" w:cs="Calibri"/>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27)","plainTextFormattedCitation":"(27)","previouslyFormattedCitation":"&lt;sup&gt;27&lt;/sup&gt;"},"properties":{"noteIndex":0},"schema":"https://github.com/citation-style-language/schema/raw/master/csl-citation.json"}</w:instrText>
      </w:r>
      <w:r w:rsidR="00880C88" w:rsidRPr="00880C88">
        <w:rPr>
          <w:rFonts w:ascii="Calibri" w:hAnsi="Calibri" w:cs="Calibri"/>
        </w:rPr>
        <w:fldChar w:fldCharType="separate"/>
      </w:r>
      <w:r w:rsidR="00962F91" w:rsidRPr="00962F91">
        <w:rPr>
          <w:rFonts w:ascii="Calibri" w:hAnsi="Calibri" w:cs="Calibri"/>
          <w:noProof/>
        </w:rPr>
        <w:t>(27)</w:t>
      </w:r>
      <w:r w:rsidR="00880C88" w:rsidRPr="00880C88">
        <w:rPr>
          <w:rFonts w:ascii="Calibri" w:hAnsi="Calibri" w:cs="Calibri"/>
        </w:rPr>
        <w:fldChar w:fldCharType="end"/>
      </w:r>
      <w:commentRangeEnd w:id="24"/>
      <w:r>
        <w:rPr>
          <w:rStyle w:val="CommentReference"/>
        </w:rPr>
        <w:commentReference w:id="24"/>
      </w:r>
      <w:r w:rsidR="00880C88" w:rsidRPr="00880C88">
        <w:rPr>
          <w:rFonts w:ascii="Calibri" w:hAnsi="Calibri" w:cs="Calibri"/>
        </w:rPr>
        <w:t xml:space="preserve">. Recent studies have also been investigating the use of Giant California sea cucumbers for multi-trophic aquaculture (CITE). Given their importance, evaluating how marine heat waves may impact Sea cucumbers is a pressing concern, especially considering recent heat stress events that have devastated subtidal marine invertebrates across the Northeastern Pacific Ocean (CITE). </w:t>
      </w:r>
    </w:p>
    <w:p w14:paraId="6856DB85" w14:textId="77777777"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This paper seeks to assess the direct lethal and sublethal effects of marine heat waves on Giant California sea cucumbers, as well as potential indirect effects of heat-triggered disease presenting as wasting symptoms. We exposed Giant California Sea Cucumbers to a simulated MHW in a controlled laboratory setting and measured </w:t>
      </w:r>
      <w:commentRangeStart w:id="25"/>
      <w:r w:rsidRPr="00880C88">
        <w:rPr>
          <w:rFonts w:ascii="Calibri" w:hAnsi="Calibri" w:cs="Calibri"/>
        </w:rPr>
        <w:t>direct</w:t>
      </w:r>
      <w:commentRangeEnd w:id="25"/>
      <w:r w:rsidR="006D5011">
        <w:rPr>
          <w:rStyle w:val="CommentReference"/>
        </w:rPr>
        <w:commentReference w:id="25"/>
      </w:r>
      <w:r w:rsidRPr="00880C88">
        <w:rPr>
          <w:rFonts w:ascii="Calibri" w:hAnsi="Calibri" w:cs="Calibri"/>
        </w:rPr>
        <w:t xml:space="preserve"> </w:t>
      </w:r>
      <w:r w:rsidRPr="00880C88">
        <w:rPr>
          <w:rFonts w:ascii="Calibri" w:hAnsi="Calibri" w:cs="Calibri"/>
        </w:rPr>
        <w:lastRenderedPageBreak/>
        <w:t xml:space="preserve">effects of mortality (lethal), changes to stress, movement, and excretion behaviour (sublethal), and the potentially direct or indirect effects of wasting symptoms. We tested three </w:t>
      </w:r>
      <w:commentRangeStart w:id="26"/>
      <w:r w:rsidRPr="00880C88">
        <w:rPr>
          <w:rFonts w:ascii="Calibri" w:hAnsi="Calibri" w:cs="Calibri"/>
        </w:rPr>
        <w:t>hypotheses</w:t>
      </w:r>
      <w:commentRangeEnd w:id="26"/>
      <w:r w:rsidRPr="00880C88">
        <w:rPr>
          <w:rStyle w:val="CommentReference"/>
          <w:rFonts w:ascii="Calibri" w:hAnsi="Calibri" w:cs="Calibri"/>
          <w:sz w:val="24"/>
          <w:szCs w:val="24"/>
        </w:rPr>
        <w:commentReference w:id="26"/>
      </w:r>
      <w:r w:rsidRPr="00880C88">
        <w:rPr>
          <w:rFonts w:ascii="Calibri" w:hAnsi="Calibri" w:cs="Calibri"/>
        </w:rPr>
        <w:t>: 1</w:t>
      </w:r>
      <w:commentRangeStart w:id="27"/>
      <w:r w:rsidRPr="00880C88">
        <w:rPr>
          <w:rFonts w:ascii="Calibri" w:hAnsi="Calibri" w:cs="Calibri"/>
        </w:rPr>
        <w:t xml:space="preserve">) prolonged exposure to </w:t>
      </w:r>
      <w:commentRangeStart w:id="28"/>
      <w:r w:rsidRPr="00880C88">
        <w:rPr>
          <w:rFonts w:ascii="Calibri" w:hAnsi="Calibri" w:cs="Calibri"/>
        </w:rPr>
        <w:t xml:space="preserve">temperatures exceeding the normal range of sea cucumbers </w:t>
      </w:r>
      <w:commentRangeEnd w:id="28"/>
      <w:r w:rsidRPr="00880C88">
        <w:rPr>
          <w:rStyle w:val="CommentReference"/>
          <w:rFonts w:ascii="Calibri" w:hAnsi="Calibri" w:cs="Calibri"/>
          <w:sz w:val="24"/>
          <w:szCs w:val="24"/>
        </w:rPr>
        <w:commentReference w:id="28"/>
      </w:r>
      <w:r w:rsidRPr="00880C88">
        <w:rPr>
          <w:rFonts w:ascii="Calibri" w:hAnsi="Calibri" w:cs="Calibri"/>
        </w:rPr>
        <w:t xml:space="preserve">will directly cause mortality; 2) sea cucumber stress, movement and defecation will increase with temperature </w:t>
      </w:r>
      <w:commentRangeStart w:id="29"/>
      <w:r w:rsidRPr="00880C88">
        <w:rPr>
          <w:rFonts w:ascii="Calibri" w:hAnsi="Calibri" w:cs="Calibri"/>
        </w:rPr>
        <w:t>because of higher metabolic activity</w:t>
      </w:r>
      <w:commentRangeEnd w:id="29"/>
      <w:r w:rsidRPr="00880C88">
        <w:rPr>
          <w:rStyle w:val="CommentReference"/>
          <w:rFonts w:ascii="Calibri" w:hAnsi="Calibri" w:cs="Calibri"/>
          <w:sz w:val="24"/>
          <w:szCs w:val="24"/>
        </w:rPr>
        <w:commentReference w:id="29"/>
      </w:r>
      <w:r w:rsidRPr="00880C88">
        <w:rPr>
          <w:rFonts w:ascii="Calibri" w:hAnsi="Calibri" w:cs="Calibri"/>
        </w:rPr>
        <w:t xml:space="preserve">; and 3) wasting will occur as result of temperature exposure without any </w:t>
      </w:r>
      <w:commentRangeStart w:id="30"/>
      <w:r w:rsidRPr="00880C88">
        <w:rPr>
          <w:rFonts w:ascii="Calibri" w:hAnsi="Calibri" w:cs="Calibri"/>
        </w:rPr>
        <w:t>previous history of disease or virus in this population</w:t>
      </w:r>
      <w:commentRangeEnd w:id="30"/>
      <w:r w:rsidRPr="00880C88">
        <w:rPr>
          <w:rStyle w:val="CommentReference"/>
          <w:rFonts w:ascii="Calibri" w:hAnsi="Calibri" w:cs="Calibri"/>
          <w:sz w:val="24"/>
          <w:szCs w:val="24"/>
        </w:rPr>
        <w:commentReference w:id="30"/>
      </w:r>
      <w:r w:rsidRPr="00880C88">
        <w:rPr>
          <w:rFonts w:ascii="Calibri" w:hAnsi="Calibri" w:cs="Calibri"/>
        </w:rPr>
        <w:t>.</w:t>
      </w:r>
      <w:commentRangeEnd w:id="27"/>
      <w:r w:rsidR="00BB26D4">
        <w:rPr>
          <w:rStyle w:val="CommentReference"/>
        </w:rPr>
        <w:commentReference w:id="27"/>
      </w:r>
      <w:r w:rsidRPr="00880C88">
        <w:rPr>
          <w:rFonts w:ascii="Calibri" w:hAnsi="Calibri" w:cs="Calibri"/>
        </w:rPr>
        <w:t xml:space="preserve"> Evaluating how marine heat waves affect Giant California Sea Cucumbers is important to: understand the risks facing the sea cucumber harvesting industry, inform future research into the direct impact of marine heat waves on cucumbers, understand more about </w:t>
      </w:r>
      <w:r w:rsidRPr="00880C88">
        <w:rPr>
          <w:rFonts w:ascii="Calibri" w:hAnsi="Calibri" w:cs="Calibri"/>
          <w:i/>
          <w:iCs/>
        </w:rPr>
        <w:t xml:space="preserve">A. </w:t>
      </w:r>
      <w:proofErr w:type="spellStart"/>
      <w:r w:rsidRPr="00880C88">
        <w:rPr>
          <w:rFonts w:ascii="Calibri" w:hAnsi="Calibri" w:cs="Calibri"/>
          <w:i/>
          <w:iCs/>
        </w:rPr>
        <w:t>californicus</w:t>
      </w:r>
      <w:proofErr w:type="spellEnd"/>
      <w:r w:rsidRPr="00880C88">
        <w:rPr>
          <w:rFonts w:ascii="Calibri" w:hAnsi="Calibri" w:cs="Calibri"/>
        </w:rPr>
        <w:t xml:space="preserve"> behaviour, and learn about the impact of heat waves on </w:t>
      </w:r>
      <w:commentRangeStart w:id="31"/>
      <w:r w:rsidRPr="00880C88">
        <w:rPr>
          <w:rFonts w:ascii="Calibri" w:hAnsi="Calibri" w:cs="Calibri"/>
        </w:rPr>
        <w:t>wasting</w:t>
      </w:r>
      <w:commentRangeEnd w:id="31"/>
      <w:r w:rsidR="00F108CB">
        <w:rPr>
          <w:rStyle w:val="CommentReference"/>
        </w:rPr>
        <w:commentReference w:id="31"/>
      </w:r>
      <w:r w:rsidRPr="00880C88">
        <w:rPr>
          <w:rFonts w:ascii="Calibri" w:hAnsi="Calibri" w:cs="Calibri"/>
        </w:rPr>
        <w:t xml:space="preserve">.  </w:t>
      </w:r>
    </w:p>
    <w:p w14:paraId="673061DE" w14:textId="77777777" w:rsidR="00880C88" w:rsidRPr="00880C88" w:rsidRDefault="00880C88" w:rsidP="00880C88">
      <w:pPr>
        <w:spacing w:line="276" w:lineRule="auto"/>
        <w:rPr>
          <w:rFonts w:ascii="Calibri" w:hAnsi="Calibri" w:cs="Calibri"/>
        </w:rPr>
      </w:pPr>
    </w:p>
    <w:p w14:paraId="462778B6" w14:textId="77777777" w:rsidR="00880C88" w:rsidRPr="00880C88" w:rsidRDefault="00880C88" w:rsidP="00880C88">
      <w:pPr>
        <w:spacing w:line="276" w:lineRule="auto"/>
        <w:rPr>
          <w:rFonts w:ascii="Calibri" w:hAnsi="Calibri" w:cs="Calibri"/>
        </w:rPr>
      </w:pPr>
    </w:p>
    <w:p w14:paraId="3BF94BA6" w14:textId="77777777" w:rsidR="0057135B" w:rsidRDefault="0057135B">
      <w:pPr>
        <w:rPr>
          <w:rFonts w:ascii="Calibri" w:hAnsi="Calibri" w:cs="Calibri"/>
          <w:b/>
        </w:rPr>
      </w:pPr>
      <w:r>
        <w:rPr>
          <w:rFonts w:ascii="Calibri" w:hAnsi="Calibri" w:cs="Calibri"/>
          <w:b/>
        </w:rPr>
        <w:t>Carter Comments:</w:t>
      </w:r>
    </w:p>
    <w:p w14:paraId="3A056808" w14:textId="77777777" w:rsidR="0057135B" w:rsidRDefault="0057135B">
      <w:pPr>
        <w:rPr>
          <w:rFonts w:ascii="Calibri" w:hAnsi="Calibri" w:cs="Calibri"/>
          <w:bCs/>
        </w:rPr>
      </w:pPr>
      <w:r>
        <w:rPr>
          <w:rFonts w:ascii="Calibri" w:hAnsi="Calibri" w:cs="Calibri"/>
          <w:bCs/>
        </w:rPr>
        <w:t xml:space="preserve">Overall, I think the introduction is very well written and has great flow! Lots of good transition sentences and really captures the hourglass shape going from broad climate change to your study system and all the implications in between! Go Team! </w:t>
      </w:r>
    </w:p>
    <w:p w14:paraId="5408C306" w14:textId="1E23263D" w:rsidR="00880C88" w:rsidRDefault="0057135B">
      <w:pPr>
        <w:rPr>
          <w:rFonts w:ascii="Calibri" w:hAnsi="Calibri" w:cs="Calibri"/>
          <w:b/>
        </w:rPr>
      </w:pPr>
      <w:r>
        <w:rPr>
          <w:rFonts w:ascii="Calibri" w:hAnsi="Calibri" w:cs="Calibri"/>
          <w:bCs/>
        </w:rPr>
        <w:t xml:space="preserve">I was a bit confused on your hypotheses (see note) and it seems as though your predictions are absent (or nested in your hypotheses)? </w:t>
      </w:r>
      <w:r w:rsidR="00880C88">
        <w:rPr>
          <w:rFonts w:ascii="Calibri" w:hAnsi="Calibri" w:cs="Calibri"/>
          <w:b/>
        </w:rPr>
        <w:br w:type="page"/>
      </w:r>
    </w:p>
    <w:p w14:paraId="734EA9A4" w14:textId="7C43E72E" w:rsidR="00880C88" w:rsidRPr="00880C88" w:rsidRDefault="00880C88" w:rsidP="00880C88">
      <w:pPr>
        <w:spacing w:line="276" w:lineRule="auto"/>
        <w:rPr>
          <w:rFonts w:ascii="Calibri" w:hAnsi="Calibri" w:cs="Calibri"/>
          <w:b/>
          <w:bCs/>
        </w:rPr>
      </w:pPr>
      <w:r w:rsidRPr="00880C88">
        <w:rPr>
          <w:rFonts w:ascii="Calibri" w:hAnsi="Calibri" w:cs="Calibri"/>
          <w:b/>
        </w:rPr>
        <w:lastRenderedPageBreak/>
        <w:t>Methods</w:t>
      </w:r>
      <w:r w:rsidRPr="00880C88">
        <w:rPr>
          <w:rFonts w:ascii="Calibri" w:hAnsi="Calibri" w:cs="Calibri"/>
          <w:b/>
          <w:bCs/>
        </w:rPr>
        <w:t>:</w:t>
      </w:r>
    </w:p>
    <w:p w14:paraId="2BCEFC61" w14:textId="77777777" w:rsidR="00880C88" w:rsidRPr="00880C88" w:rsidRDefault="00880C88" w:rsidP="00880C88">
      <w:pPr>
        <w:spacing w:line="276" w:lineRule="auto"/>
        <w:rPr>
          <w:rFonts w:ascii="Calibri" w:hAnsi="Calibri" w:cs="Calibri"/>
        </w:rPr>
      </w:pPr>
    </w:p>
    <w:p w14:paraId="3EB4DC32"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Study organisms</w:t>
      </w:r>
    </w:p>
    <w:p w14:paraId="3B704487" w14:textId="77777777" w:rsidR="00880C88" w:rsidRPr="00880C88" w:rsidRDefault="00880C88" w:rsidP="00880C88">
      <w:pPr>
        <w:spacing w:line="276" w:lineRule="auto"/>
        <w:ind w:firstLine="720"/>
        <w:rPr>
          <w:rFonts w:ascii="Calibri" w:hAnsi="Calibri" w:cs="Calibri"/>
        </w:rPr>
      </w:pPr>
      <w:commentRangeStart w:id="32"/>
      <w:r w:rsidRPr="00880C88">
        <w:rPr>
          <w:rFonts w:ascii="Calibri" w:hAnsi="Calibri" w:cs="Calibri"/>
        </w:rPr>
        <w:t xml:space="preserve">We </w:t>
      </w:r>
      <w:commentRangeEnd w:id="32"/>
      <w:r w:rsidR="008E1B87">
        <w:rPr>
          <w:rStyle w:val="CommentReference"/>
        </w:rPr>
        <w:commentReference w:id="32"/>
      </w:r>
      <w:r w:rsidRPr="00880C88">
        <w:rPr>
          <w:rFonts w:ascii="Calibri" w:hAnsi="Calibri" w:cs="Calibri"/>
        </w:rPr>
        <w:t>collected 63</w:t>
      </w:r>
      <w:r w:rsidRPr="00880C88">
        <w:rPr>
          <w:rFonts w:ascii="Calibri" w:hAnsi="Calibri" w:cs="Calibri"/>
          <w:i/>
          <w:iCs/>
        </w:rPr>
        <w:t xml:space="preserve"> </w:t>
      </w:r>
      <w:proofErr w:type="spellStart"/>
      <w:r w:rsidRPr="00880C88">
        <w:rPr>
          <w:rFonts w:ascii="Calibri" w:hAnsi="Calibri" w:cs="Calibri"/>
          <w:i/>
          <w:iCs/>
        </w:rPr>
        <w:t>Apo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rPr>
        <w:t xml:space="preserve"> from in Scott’s Bay and </w:t>
      </w:r>
      <w:proofErr w:type="spellStart"/>
      <w:r w:rsidRPr="00880C88">
        <w:rPr>
          <w:rFonts w:ascii="Calibri" w:hAnsi="Calibri" w:cs="Calibri"/>
        </w:rPr>
        <w:t>Bamfield</w:t>
      </w:r>
      <w:proofErr w:type="spellEnd"/>
      <w:r w:rsidRPr="00880C88">
        <w:rPr>
          <w:rFonts w:ascii="Calibri" w:hAnsi="Calibri" w:cs="Calibri"/>
        </w:rPr>
        <w:t xml:space="preserve"> Inlet </w:t>
      </w:r>
      <w:commentRangeStart w:id="33"/>
      <w:r w:rsidRPr="00880C88">
        <w:rPr>
          <w:rFonts w:ascii="Calibri" w:hAnsi="Calibri" w:cs="Calibri"/>
        </w:rPr>
        <w:t xml:space="preserve">in </w:t>
      </w:r>
      <w:proofErr w:type="spellStart"/>
      <w:r w:rsidRPr="00880C88">
        <w:rPr>
          <w:rFonts w:ascii="Calibri" w:hAnsi="Calibri" w:cs="Calibri"/>
        </w:rPr>
        <w:t>Bamfield</w:t>
      </w:r>
      <w:commentRangeEnd w:id="33"/>
      <w:proofErr w:type="spellEnd"/>
      <w:r w:rsidR="00A33714">
        <w:rPr>
          <w:rStyle w:val="CommentReference"/>
        </w:rPr>
        <w:commentReference w:id="33"/>
      </w:r>
      <w:r w:rsidRPr="00880C88">
        <w:rPr>
          <w:rFonts w:ascii="Calibri" w:hAnsi="Calibri" w:cs="Calibri"/>
        </w:rPr>
        <w:t xml:space="preserve">, British Columbia (48°50'02"N, 125°08'45"W) in {MONTH}, 2021. All were gathered from the shallow subtidal, between {NUMBER} and {NUMBER} depth. We place the cucumbers in deep flow-through sea tables at the </w:t>
      </w:r>
      <w:proofErr w:type="spellStart"/>
      <w:r w:rsidRPr="00880C88">
        <w:rPr>
          <w:rFonts w:ascii="Calibri" w:hAnsi="Calibri" w:cs="Calibri"/>
        </w:rPr>
        <w:t>Bamfield</w:t>
      </w:r>
      <w:proofErr w:type="spellEnd"/>
      <w:r w:rsidRPr="00880C88">
        <w:rPr>
          <w:rFonts w:ascii="Calibri" w:hAnsi="Calibri" w:cs="Calibri"/>
        </w:rPr>
        <w:t xml:space="preserve"> Marine Sciences Centre, which had a constant input of water from 9m depth in Barkley Sound. We also kept abundant </w:t>
      </w:r>
      <w:commentRangeStart w:id="34"/>
      <w:r w:rsidRPr="00880C88">
        <w:rPr>
          <w:rFonts w:ascii="Calibri" w:hAnsi="Calibri" w:cs="Calibri"/>
        </w:rPr>
        <w:t xml:space="preserve">supply of kelp harvested from the waters around </w:t>
      </w:r>
      <w:proofErr w:type="spellStart"/>
      <w:r w:rsidRPr="00880C88">
        <w:rPr>
          <w:rFonts w:ascii="Calibri" w:hAnsi="Calibri" w:cs="Calibri"/>
        </w:rPr>
        <w:t>Bamfield</w:t>
      </w:r>
      <w:proofErr w:type="spellEnd"/>
      <w:r w:rsidRPr="00880C88">
        <w:rPr>
          <w:rFonts w:ascii="Calibri" w:hAnsi="Calibri" w:cs="Calibri"/>
        </w:rPr>
        <w:t xml:space="preserve"> </w:t>
      </w:r>
      <w:commentRangeEnd w:id="34"/>
      <w:r w:rsidR="00CD38CA">
        <w:rPr>
          <w:rStyle w:val="CommentReference"/>
        </w:rPr>
        <w:commentReference w:id="34"/>
      </w:r>
      <w:r w:rsidRPr="00880C88">
        <w:rPr>
          <w:rFonts w:ascii="Calibri" w:hAnsi="Calibri" w:cs="Calibri"/>
        </w:rPr>
        <w:t>in each sea table, and p</w:t>
      </w:r>
      <w:commentRangeStart w:id="35"/>
      <w:r w:rsidRPr="00880C88">
        <w:rPr>
          <w:rFonts w:ascii="Calibri" w:hAnsi="Calibri" w:cs="Calibri"/>
        </w:rPr>
        <w:t>lankton culture was added to supplement their diet.</w:t>
      </w:r>
      <w:commentRangeEnd w:id="35"/>
      <w:r w:rsidRPr="00880C88">
        <w:rPr>
          <w:rStyle w:val="CommentReference"/>
          <w:rFonts w:ascii="Calibri" w:hAnsi="Calibri" w:cs="Calibri"/>
          <w:sz w:val="24"/>
          <w:szCs w:val="24"/>
        </w:rPr>
        <w:commentReference w:id="35"/>
      </w:r>
      <w:r w:rsidRPr="00880C88">
        <w:rPr>
          <w:rFonts w:ascii="Calibri" w:hAnsi="Calibri" w:cs="Calibri"/>
        </w:rPr>
        <w:t xml:space="preserve"> </w:t>
      </w:r>
    </w:p>
    <w:p w14:paraId="5D01CB21" w14:textId="77777777" w:rsidR="00880C88" w:rsidRPr="00880C88" w:rsidRDefault="00880C88" w:rsidP="00880C88">
      <w:pPr>
        <w:spacing w:line="276" w:lineRule="auto"/>
        <w:rPr>
          <w:rFonts w:ascii="Calibri" w:hAnsi="Calibri" w:cs="Calibri"/>
        </w:rPr>
      </w:pPr>
    </w:p>
    <w:p w14:paraId="28DA93E5" w14:textId="3D532C14"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he cucumbers remained in the lab for {XXX} days prior to the start of the experiment. Individuals were tagged with several types of tags and monitored in a separate study (Lim et al., unpublished data), the results of which indicated that the tags did not affect the sea cucumbers in any </w:t>
      </w:r>
      <w:commentRangeStart w:id="36"/>
      <w:r w:rsidRPr="00880C88">
        <w:rPr>
          <w:rFonts w:ascii="Calibri" w:hAnsi="Calibri" w:cs="Calibri"/>
        </w:rPr>
        <w:t>way</w:t>
      </w:r>
      <w:commentRangeEnd w:id="36"/>
      <w:r w:rsidR="008E1B87">
        <w:rPr>
          <w:rStyle w:val="CommentReference"/>
        </w:rPr>
        <w:commentReference w:id="36"/>
      </w:r>
      <w:r w:rsidRPr="00880C88">
        <w:rPr>
          <w:rFonts w:ascii="Calibri" w:hAnsi="Calibri" w:cs="Calibri"/>
        </w:rPr>
        <w:t xml:space="preserve">. One </w:t>
      </w:r>
      <w:commentRangeStart w:id="37"/>
      <w:r w:rsidRPr="00880C88">
        <w:rPr>
          <w:rFonts w:ascii="Calibri" w:hAnsi="Calibri" w:cs="Calibri"/>
        </w:rPr>
        <w:t xml:space="preserve">specimen </w:t>
      </w:r>
      <w:commentRangeEnd w:id="37"/>
      <w:r w:rsidRPr="00880C88">
        <w:rPr>
          <w:rStyle w:val="CommentReference"/>
          <w:rFonts w:ascii="Calibri" w:hAnsi="Calibri" w:cs="Calibri"/>
          <w:sz w:val="24"/>
          <w:szCs w:val="24"/>
        </w:rPr>
        <w:commentReference w:id="37"/>
      </w:r>
      <w:r w:rsidRPr="00880C88">
        <w:rPr>
          <w:rFonts w:ascii="Calibri" w:hAnsi="Calibri" w:cs="Calibri"/>
        </w:rPr>
        <w:t xml:space="preserve"> developed injuries around its T-tag, so we removed from our experiment.</w:t>
      </w:r>
      <w:commentRangeStart w:id="38"/>
      <w:r w:rsidRPr="00880C88">
        <w:rPr>
          <w:rFonts w:ascii="Calibri" w:hAnsi="Calibri" w:cs="Calibri"/>
        </w:rPr>
        <w:t xml:space="preserve"> </w:t>
      </w:r>
      <w:commentRangeEnd w:id="38"/>
      <w:r w:rsidRPr="00880C88">
        <w:rPr>
          <w:rStyle w:val="CommentReference"/>
          <w:rFonts w:ascii="Calibri" w:hAnsi="Calibri" w:cs="Calibri"/>
          <w:sz w:val="24"/>
          <w:szCs w:val="24"/>
        </w:rPr>
        <w:commentReference w:id="38"/>
      </w:r>
      <w:r w:rsidRPr="00880C88">
        <w:rPr>
          <w:rFonts w:ascii="Calibri" w:hAnsi="Calibri" w:cs="Calibri"/>
        </w:rPr>
        <w:t xml:space="preserve">Studies have shown that body size can affect the thermal tolerance of marine organisms </w:t>
      </w:r>
      <w:commentRangeStart w:id="39"/>
      <w:r w:rsidRPr="00880C88">
        <w:rPr>
          <w:rFonts w:ascii="Calibri" w:hAnsi="Calibri" w:cs="Calibri"/>
        </w:rPr>
        <w:fldChar w:fldCharType="begin" w:fldLock="1"/>
      </w:r>
      <w:r w:rsidR="00962F91">
        <w:rPr>
          <w:rFonts w:ascii="Calibri" w:hAnsi="Calibri" w:cs="Calibri"/>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28, 29)","plainTextFormattedCitation":"(28, 29)","previouslyFormattedCitation":"&lt;sup&gt;28,2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8, 29)</w:t>
      </w:r>
      <w:r w:rsidRPr="00880C88">
        <w:rPr>
          <w:rFonts w:ascii="Calibri" w:hAnsi="Calibri" w:cs="Calibri"/>
        </w:rPr>
        <w:fldChar w:fldCharType="end"/>
      </w:r>
      <w:commentRangeEnd w:id="39"/>
      <w:r w:rsidR="00CD38CA">
        <w:rPr>
          <w:rStyle w:val="CommentReference"/>
        </w:rPr>
        <w:commentReference w:id="39"/>
      </w:r>
      <w:r w:rsidRPr="00880C88">
        <w:rPr>
          <w:rFonts w:ascii="Calibri" w:hAnsi="Calibri" w:cs="Calibri"/>
        </w:rPr>
        <w:t xml:space="preserve">, so we kept track of total length from mouthparts to anus, circumference (at widest point), wet weight, and volume (which was measured by placing cucumbers in a container of known water volume and measuring water displacement). </w:t>
      </w:r>
    </w:p>
    <w:p w14:paraId="6468890A" w14:textId="77777777" w:rsidR="00880C88" w:rsidRPr="00880C88" w:rsidRDefault="00880C88" w:rsidP="00880C88">
      <w:pPr>
        <w:spacing w:line="276" w:lineRule="auto"/>
        <w:rPr>
          <w:rFonts w:ascii="Calibri" w:hAnsi="Calibri" w:cs="Calibri"/>
        </w:rPr>
      </w:pPr>
    </w:p>
    <w:p w14:paraId="195E1E1A" w14:textId="0B849A96"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Giant California Sea Cucumbers seasonally lose their internal organs, a process that is poorly understood and may be caused by absorption of internal organs or expulsion by evisceration </w:t>
      </w:r>
      <w:r w:rsidRPr="00880C88">
        <w:rPr>
          <w:rFonts w:ascii="Calibri" w:hAnsi="Calibri" w:cs="Calibri"/>
        </w:rPr>
        <w:fldChar w:fldCharType="begin" w:fldLock="1"/>
      </w:r>
      <w:r w:rsidR="00962F91">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lt;sup&gt;30&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0)</w:t>
      </w:r>
      <w:r w:rsidRPr="00880C88">
        <w:rPr>
          <w:rFonts w:ascii="Calibri" w:hAnsi="Calibri" w:cs="Calibri"/>
        </w:rPr>
        <w:fldChar w:fldCharType="end"/>
      </w:r>
      <w:r w:rsidRPr="00880C88">
        <w:rPr>
          <w:rFonts w:ascii="Calibri" w:hAnsi="Calibri" w:cs="Calibri"/>
        </w:rPr>
        <w:t xml:space="preserve">(CITE SWAN </w:t>
      </w:r>
      <w:commentRangeStart w:id="40"/>
      <w:r w:rsidRPr="00880C88">
        <w:rPr>
          <w:rFonts w:ascii="Calibri" w:hAnsi="Calibri" w:cs="Calibri"/>
        </w:rPr>
        <w:t>1967</w:t>
      </w:r>
      <w:commentRangeEnd w:id="40"/>
      <w:r w:rsidR="00CD38CA">
        <w:rPr>
          <w:rStyle w:val="CommentReference"/>
        </w:rPr>
        <w:commentReference w:id="40"/>
      </w:r>
      <w:r w:rsidRPr="00880C88">
        <w:rPr>
          <w:rFonts w:ascii="Calibri" w:hAnsi="Calibri" w:cs="Calibri"/>
        </w:rPr>
        <w:t xml:space="preserve">). Independent of the mechanism, the loss of internal organs is hypothesized to be part of a seasonal senescence that could affect their movement or foraging behaviour </w:t>
      </w:r>
      <w:commentRangeStart w:id="41"/>
      <w:r w:rsidRPr="00880C88">
        <w:rPr>
          <w:rFonts w:ascii="Calibri" w:hAnsi="Calibri" w:cs="Calibri"/>
        </w:rPr>
        <w:fldChar w:fldCharType="begin" w:fldLock="1"/>
      </w:r>
      <w:r w:rsidR="00962F91">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lt;sup&gt;30&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0)</w:t>
      </w:r>
      <w:r w:rsidRPr="00880C88">
        <w:rPr>
          <w:rFonts w:ascii="Calibri" w:hAnsi="Calibri" w:cs="Calibri"/>
        </w:rPr>
        <w:fldChar w:fldCharType="end"/>
      </w:r>
      <w:commentRangeEnd w:id="41"/>
      <w:r w:rsidRPr="00880C88">
        <w:rPr>
          <w:rStyle w:val="CommentReference"/>
          <w:rFonts w:ascii="Calibri" w:hAnsi="Calibri" w:cs="Calibri"/>
          <w:sz w:val="24"/>
          <w:szCs w:val="24"/>
        </w:rPr>
        <w:commentReference w:id="41"/>
      </w:r>
      <w:r w:rsidRPr="00880C88">
        <w:rPr>
          <w:rFonts w:ascii="Calibri" w:hAnsi="Calibri" w:cs="Calibri"/>
        </w:rPr>
        <w:t xml:space="preserve">. A pilot study was conducted 20 days before the start of our experiment to determine how many cucumbers had their internal organs. </w:t>
      </w:r>
      <w:commentRangeStart w:id="42"/>
      <w:r w:rsidRPr="00880C88">
        <w:rPr>
          <w:rFonts w:ascii="Calibri" w:hAnsi="Calibri" w:cs="Calibri"/>
        </w:rPr>
        <w:t>We isolated cucumbers in</w:t>
      </w:r>
      <w:commentRangeStart w:id="43"/>
      <w:commentRangeStart w:id="44"/>
      <w:commentRangeEnd w:id="43"/>
      <w:r w:rsidRPr="00880C88">
        <w:rPr>
          <w:rStyle w:val="CommentReference"/>
          <w:rFonts w:ascii="Calibri" w:hAnsi="Calibri" w:cs="Calibri"/>
          <w:sz w:val="24"/>
          <w:szCs w:val="24"/>
        </w:rPr>
        <w:commentReference w:id="43"/>
      </w:r>
      <w:commentRangeEnd w:id="44"/>
      <w:r w:rsidR="00CD38CA">
        <w:rPr>
          <w:rStyle w:val="CommentReference"/>
        </w:rPr>
        <w:commentReference w:id="44"/>
      </w:r>
      <w:r w:rsidRPr="00880C88">
        <w:rPr>
          <w:rFonts w:ascii="Calibri" w:hAnsi="Calibri" w:cs="Calibri"/>
        </w:rPr>
        <w:t>to individual containers, still on the flow-through system, for 24h to determine if they were pooping</w:t>
      </w:r>
      <w:commentRangeEnd w:id="42"/>
      <w:r w:rsidR="00CD38CA">
        <w:rPr>
          <w:rStyle w:val="CommentReference"/>
        </w:rPr>
        <w:commentReference w:id="42"/>
      </w:r>
      <w:r w:rsidRPr="00880C88">
        <w:rPr>
          <w:rFonts w:ascii="Calibri" w:hAnsi="Calibri" w:cs="Calibri"/>
        </w:rPr>
        <w:t xml:space="preserve">. We repeated the trial 2 days before the start of our heat trials. Sea tables were then divided by a coarse plastic mesh to allow for plankton and water to flow through, and to prevent </w:t>
      </w:r>
      <w:commentRangeStart w:id="45"/>
      <w:commentRangeStart w:id="46"/>
      <w:r w:rsidRPr="00880C88">
        <w:rPr>
          <w:rFonts w:ascii="Calibri" w:hAnsi="Calibri" w:cs="Calibri"/>
        </w:rPr>
        <w:t xml:space="preserve">gut-having and gutless </w:t>
      </w:r>
      <w:commentRangeEnd w:id="45"/>
      <w:r w:rsidRPr="00880C88">
        <w:rPr>
          <w:rStyle w:val="CommentReference"/>
          <w:rFonts w:ascii="Calibri" w:hAnsi="Calibri" w:cs="Calibri"/>
          <w:sz w:val="24"/>
          <w:szCs w:val="24"/>
        </w:rPr>
        <w:commentReference w:id="45"/>
      </w:r>
      <w:commentRangeEnd w:id="46"/>
      <w:r w:rsidR="00CD38CA">
        <w:rPr>
          <w:rStyle w:val="CommentReference"/>
        </w:rPr>
        <w:commentReference w:id="46"/>
      </w:r>
      <w:r w:rsidRPr="00880C88">
        <w:rPr>
          <w:rFonts w:ascii="Calibri" w:hAnsi="Calibri" w:cs="Calibri"/>
        </w:rPr>
        <w:t>cucumbers from mixing.</w:t>
      </w:r>
    </w:p>
    <w:p w14:paraId="4AB57A46" w14:textId="77777777" w:rsidR="00880C88" w:rsidRPr="00880C88" w:rsidRDefault="00880C88" w:rsidP="00880C88">
      <w:pPr>
        <w:spacing w:line="276" w:lineRule="auto"/>
        <w:rPr>
          <w:rFonts w:ascii="Calibri" w:hAnsi="Calibri" w:cs="Calibri"/>
        </w:rPr>
      </w:pPr>
    </w:p>
    <w:p w14:paraId="2F20BD6D"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Experimental Design</w:t>
      </w:r>
    </w:p>
    <w:p w14:paraId="160FCAF4" w14:textId="1AB294C6"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Marine heatwaves have been observed in the Northeast Pacific Ocean year-round with November temperatures at depths of up to </w:t>
      </w:r>
      <w:commentRangeStart w:id="47"/>
      <w:r w:rsidRPr="00880C88">
        <w:rPr>
          <w:rFonts w:ascii="Calibri" w:hAnsi="Calibri" w:cs="Calibri"/>
        </w:rPr>
        <w:t>200 meters reaching similar extremes as those recorded in summer months</w:t>
      </w:r>
      <w:commentRangeEnd w:id="47"/>
      <w:r w:rsidRPr="00880C88">
        <w:rPr>
          <w:rStyle w:val="CommentReference"/>
          <w:rFonts w:ascii="Calibri" w:hAnsi="Calibri" w:cs="Calibri"/>
          <w:sz w:val="24"/>
          <w:szCs w:val="24"/>
        </w:rPr>
        <w:commentReference w:id="47"/>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31)","plainTextFormattedCitation":"(31)","previouslyFormattedCitation":"&lt;sup&gt;3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1)</w:t>
      </w:r>
      <w:r w:rsidRPr="00880C88">
        <w:rPr>
          <w:rFonts w:ascii="Calibri" w:hAnsi="Calibri" w:cs="Calibri"/>
        </w:rPr>
        <w:fldChar w:fldCharType="end"/>
      </w:r>
      <w:r w:rsidRPr="00880C88">
        <w:rPr>
          <w:rFonts w:ascii="Calibri" w:hAnsi="Calibri" w:cs="Calibri"/>
        </w:rPr>
        <w:t xml:space="preserve">. We separated 60 cucumbers into 3 temperature treatments: 8ºC, 16ºC, and 24ºC. 8ºC is the approximate average temperature at </w:t>
      </w:r>
      <w:commentRangeStart w:id="48"/>
      <w:commentRangeStart w:id="49"/>
      <w:r w:rsidRPr="00880C88">
        <w:rPr>
          <w:rFonts w:ascii="Calibri" w:hAnsi="Calibri" w:cs="Calibri"/>
        </w:rPr>
        <w:t xml:space="preserve">depth </w:t>
      </w:r>
      <w:commentRangeEnd w:id="48"/>
      <w:r w:rsidRPr="00880C88">
        <w:rPr>
          <w:rStyle w:val="CommentReference"/>
          <w:rFonts w:ascii="Calibri" w:hAnsi="Calibri" w:cs="Calibri"/>
          <w:sz w:val="24"/>
          <w:szCs w:val="24"/>
        </w:rPr>
        <w:commentReference w:id="48"/>
      </w:r>
      <w:commentRangeEnd w:id="49"/>
      <w:r w:rsidR="00590603">
        <w:rPr>
          <w:rStyle w:val="CommentReference"/>
        </w:rPr>
        <w:commentReference w:id="49"/>
      </w:r>
      <w:r w:rsidRPr="00880C88">
        <w:rPr>
          <w:rFonts w:ascii="Calibri" w:hAnsi="Calibri" w:cs="Calibri"/>
        </w:rPr>
        <w:t xml:space="preserve">for Barkley Sound during November </w:t>
      </w:r>
      <w:r w:rsidRPr="00880C88">
        <w:rPr>
          <w:rFonts w:ascii="Calibri" w:hAnsi="Calibri" w:cs="Calibri"/>
        </w:rPr>
        <w:fldChar w:fldCharType="begin" w:fldLock="1"/>
      </w:r>
      <w:r w:rsidR="00962F91">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32)","plainTextFormattedCitation":"(32)","previouslyFormattedCitation":"&lt;sup&gt;3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2)</w:t>
      </w:r>
      <w:r w:rsidRPr="00880C88">
        <w:rPr>
          <w:rFonts w:ascii="Calibri" w:hAnsi="Calibri" w:cs="Calibri"/>
        </w:rPr>
        <w:fldChar w:fldCharType="end"/>
      </w:r>
      <w:r w:rsidRPr="00880C88">
        <w:rPr>
          <w:rFonts w:ascii="Calibri" w:hAnsi="Calibri" w:cs="Calibri"/>
        </w:rPr>
        <w:t xml:space="preserve">. </w:t>
      </w:r>
      <w:commentRangeStart w:id="50"/>
      <w:r w:rsidRPr="00880C88">
        <w:rPr>
          <w:rFonts w:ascii="Calibri" w:hAnsi="Calibri" w:cs="Calibri"/>
        </w:rPr>
        <w:t xml:space="preserve">16ºC mimics an above-average bottom temperature </w:t>
      </w:r>
      <w:commentRangeEnd w:id="50"/>
      <w:r w:rsidR="00590603">
        <w:rPr>
          <w:rStyle w:val="CommentReference"/>
        </w:rPr>
        <w:commentReference w:id="50"/>
      </w:r>
      <w:r w:rsidRPr="00880C88">
        <w:rPr>
          <w:rFonts w:ascii="Calibri" w:hAnsi="Calibri" w:cs="Calibri"/>
        </w:rPr>
        <w:fldChar w:fldCharType="begin" w:fldLock="1"/>
      </w:r>
      <w:r w:rsidR="00962F91">
        <w:rPr>
          <w:rFonts w:ascii="Calibri" w:hAnsi="Calibri" w:cs="Calibri"/>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33)","plainTextFormattedCitation":"(33)","previouslyFormattedCitation":"&lt;sup&gt;3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3)</w:t>
      </w:r>
      <w:r w:rsidRPr="00880C88">
        <w:rPr>
          <w:rFonts w:ascii="Calibri" w:hAnsi="Calibri" w:cs="Calibri"/>
        </w:rPr>
        <w:fldChar w:fldCharType="end"/>
      </w:r>
      <w:r w:rsidRPr="00880C88">
        <w:rPr>
          <w:rFonts w:ascii="Calibri" w:hAnsi="Calibri" w:cs="Calibri"/>
        </w:rPr>
        <w:t xml:space="preserve">; 24ºC represents an extreme heat event that </w:t>
      </w:r>
      <w:commentRangeStart w:id="51"/>
      <w:commentRangeStart w:id="52"/>
      <w:r w:rsidRPr="00880C88">
        <w:rPr>
          <w:rFonts w:ascii="Calibri" w:hAnsi="Calibri" w:cs="Calibri"/>
        </w:rPr>
        <w:t>could occur under future climate warming scenarios</w:t>
      </w:r>
      <w:commentRangeEnd w:id="51"/>
      <w:r w:rsidRPr="00880C88">
        <w:rPr>
          <w:rStyle w:val="CommentReference"/>
          <w:rFonts w:ascii="Calibri" w:hAnsi="Calibri" w:cs="Calibri"/>
          <w:sz w:val="24"/>
          <w:szCs w:val="24"/>
        </w:rPr>
        <w:commentReference w:id="51"/>
      </w:r>
      <w:commentRangeEnd w:id="52"/>
      <w:r w:rsidR="00590603">
        <w:rPr>
          <w:rStyle w:val="CommentReference"/>
        </w:rPr>
        <w:commentReference w:id="52"/>
      </w:r>
      <w:r w:rsidRPr="00880C88">
        <w:rPr>
          <w:rFonts w:ascii="Calibri" w:hAnsi="Calibri" w:cs="Calibri"/>
        </w:rPr>
        <w:t xml:space="preserve">. </w:t>
      </w:r>
      <w:commentRangeStart w:id="53"/>
      <w:r w:rsidRPr="00880C88">
        <w:rPr>
          <w:rFonts w:ascii="Calibri" w:hAnsi="Calibri" w:cs="Calibri"/>
        </w:rPr>
        <w:t xml:space="preserve">The sea tables hovered between </w:t>
      </w:r>
      <w:commentRangeStart w:id="54"/>
      <w:r w:rsidRPr="00880C88">
        <w:rPr>
          <w:rFonts w:ascii="Calibri" w:hAnsi="Calibri" w:cs="Calibri"/>
        </w:rPr>
        <w:t xml:space="preserve">10 and 12ºC </w:t>
      </w:r>
      <w:commentRangeEnd w:id="54"/>
      <w:r w:rsidRPr="00880C88">
        <w:rPr>
          <w:rStyle w:val="CommentReference"/>
          <w:rFonts w:ascii="Calibri" w:hAnsi="Calibri" w:cs="Calibri"/>
          <w:sz w:val="24"/>
          <w:szCs w:val="24"/>
        </w:rPr>
        <w:commentReference w:id="54"/>
      </w:r>
      <w:r w:rsidRPr="00880C88">
        <w:rPr>
          <w:rFonts w:ascii="Calibri" w:hAnsi="Calibri" w:cs="Calibri"/>
        </w:rPr>
        <w:t>in the weeks leading up to our heat experiment.</w:t>
      </w:r>
      <w:commentRangeEnd w:id="53"/>
      <w:r w:rsidR="00590603">
        <w:rPr>
          <w:rStyle w:val="CommentReference"/>
        </w:rPr>
        <w:commentReference w:id="53"/>
      </w:r>
      <w:r w:rsidRPr="00880C88">
        <w:rPr>
          <w:rFonts w:ascii="Calibri" w:hAnsi="Calibri" w:cs="Calibri"/>
        </w:rPr>
        <w:t xml:space="preserve"> During the heat wave simulation, each treatment had 10 bins (with 2 </w:t>
      </w:r>
      <w:r w:rsidRPr="00880C88">
        <w:rPr>
          <w:rFonts w:ascii="Calibri" w:hAnsi="Calibri" w:cs="Calibri"/>
        </w:rPr>
        <w:lastRenderedPageBreak/>
        <w:t>cucumbers in each) sitting in 2 sea tables. The sea tables acted as temperature control water baths, with either a chiller (for the 8ºC treatment) or {XX} heaters per sea table (for the 16ºC and 24ºC treatments). 50% water changes were required at {XX} intervals to keep nitrate and ammonium levels down</w:t>
      </w:r>
      <w:commentRangeStart w:id="55"/>
      <w:r w:rsidRPr="00880C88">
        <w:rPr>
          <w:rFonts w:ascii="Calibri" w:hAnsi="Calibri" w:cs="Calibri"/>
        </w:rPr>
        <w:t>; water was adjusted to room temperature {XXºC} for the heated treatments to minimize temperature shock to the cucumbers</w:t>
      </w:r>
      <w:commentRangeEnd w:id="55"/>
      <w:r w:rsidR="00590603">
        <w:rPr>
          <w:rStyle w:val="CommentReference"/>
        </w:rPr>
        <w:commentReference w:id="55"/>
      </w:r>
      <w:r w:rsidRPr="00880C88">
        <w:rPr>
          <w:rFonts w:ascii="Calibri" w:hAnsi="Calibri" w:cs="Calibri"/>
        </w:rPr>
        <w:t xml:space="preserve">. Cucumbers were exposed to their treatments for {XX} hours, and </w:t>
      </w:r>
      <w:commentRangeStart w:id="56"/>
      <w:r w:rsidRPr="00880C88">
        <w:rPr>
          <w:rFonts w:ascii="Calibri" w:hAnsi="Calibri" w:cs="Calibri"/>
        </w:rPr>
        <w:t xml:space="preserve">then monitored for {XX} days afterwards for symptoms. </w:t>
      </w:r>
      <w:commentRangeEnd w:id="56"/>
      <w:r w:rsidR="00590603">
        <w:rPr>
          <w:rStyle w:val="CommentReference"/>
        </w:rPr>
        <w:commentReference w:id="56"/>
      </w:r>
    </w:p>
    <w:p w14:paraId="76E9A9A3" w14:textId="77777777" w:rsidR="00880C88" w:rsidRPr="00880C88" w:rsidRDefault="00880C88" w:rsidP="00880C88">
      <w:pPr>
        <w:spacing w:line="276" w:lineRule="auto"/>
        <w:rPr>
          <w:rFonts w:ascii="Calibri" w:hAnsi="Calibri" w:cs="Calibri"/>
        </w:rPr>
      </w:pPr>
    </w:p>
    <w:p w14:paraId="7D1DB87D" w14:textId="77777777" w:rsidR="00880C88" w:rsidRPr="00880C88" w:rsidRDefault="00880C88" w:rsidP="00880C88">
      <w:pPr>
        <w:spacing w:line="276" w:lineRule="auto"/>
        <w:rPr>
          <w:rFonts w:ascii="Calibri" w:hAnsi="Calibri" w:cs="Calibri"/>
          <w:i/>
          <w:iCs/>
        </w:rPr>
      </w:pPr>
      <w:commentRangeStart w:id="57"/>
      <w:r w:rsidRPr="00880C88">
        <w:rPr>
          <w:rFonts w:ascii="Calibri" w:hAnsi="Calibri" w:cs="Calibri"/>
          <w:i/>
          <w:iCs/>
        </w:rPr>
        <w:t>Measuring Response to Heat Stress</w:t>
      </w:r>
      <w:commentRangeEnd w:id="57"/>
      <w:r w:rsidRPr="00880C88">
        <w:rPr>
          <w:rStyle w:val="CommentReference"/>
          <w:rFonts w:ascii="Calibri" w:hAnsi="Calibri" w:cs="Calibri"/>
          <w:sz w:val="24"/>
          <w:szCs w:val="24"/>
        </w:rPr>
        <w:commentReference w:id="57"/>
      </w:r>
    </w:p>
    <w:p w14:paraId="783B915D"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several response variables to capture direct </w:t>
      </w:r>
      <w:commentRangeStart w:id="58"/>
      <w:r w:rsidRPr="00880C88">
        <w:rPr>
          <w:rFonts w:ascii="Calibri" w:hAnsi="Calibri" w:cs="Calibri"/>
        </w:rPr>
        <w:t>lethal</w:t>
      </w:r>
      <w:commentRangeEnd w:id="58"/>
      <w:r w:rsidR="004D1C88">
        <w:rPr>
          <w:rStyle w:val="CommentReference"/>
        </w:rPr>
        <w:commentReference w:id="58"/>
      </w:r>
      <w:r w:rsidRPr="00880C88">
        <w:rPr>
          <w:rFonts w:ascii="Calibri" w:hAnsi="Calibri" w:cs="Calibri"/>
        </w:rPr>
        <w:t xml:space="preserve"> sublethal, and indirect (wasting) thermal impacts on Giant California Sea Cucumbers. </w:t>
      </w:r>
      <w:commentRangeStart w:id="59"/>
      <w:commentRangeStart w:id="60"/>
      <w:r w:rsidRPr="00880C88">
        <w:rPr>
          <w:rFonts w:ascii="Calibri" w:hAnsi="Calibri" w:cs="Calibri"/>
        </w:rPr>
        <w:t xml:space="preserve">The first of these </w:t>
      </w:r>
      <w:commentRangeEnd w:id="59"/>
      <w:r w:rsidRPr="00880C88">
        <w:rPr>
          <w:rStyle w:val="CommentReference"/>
          <w:rFonts w:ascii="Calibri" w:hAnsi="Calibri" w:cs="Calibri"/>
          <w:sz w:val="24"/>
          <w:szCs w:val="24"/>
        </w:rPr>
        <w:commentReference w:id="59"/>
      </w:r>
      <w:commentRangeEnd w:id="60"/>
      <w:r w:rsidR="004D1C88">
        <w:rPr>
          <w:rStyle w:val="CommentReference"/>
        </w:rPr>
        <w:commentReference w:id="60"/>
      </w:r>
      <w:r w:rsidRPr="00880C88">
        <w:rPr>
          <w:rFonts w:ascii="Calibri" w:hAnsi="Calibri" w:cs="Calibri"/>
        </w:rPr>
        <w:t xml:space="preserve">was the time until direct mortality. We considered cucumbers to be dead if their tube feet were unresponsive to stimulus and all movement had ceased for over 60 minutes. </w:t>
      </w:r>
    </w:p>
    <w:p w14:paraId="204483AA" w14:textId="77777777" w:rsidR="00880C88" w:rsidRPr="00880C88" w:rsidRDefault="00880C88" w:rsidP="00880C88">
      <w:pPr>
        <w:spacing w:line="276" w:lineRule="auto"/>
        <w:ind w:firstLine="360"/>
        <w:rPr>
          <w:rFonts w:ascii="Calibri" w:hAnsi="Calibri" w:cs="Calibri"/>
        </w:rPr>
      </w:pPr>
    </w:p>
    <w:p w14:paraId="7F7BD35E" w14:textId="1479A3F9"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the ability of sea cucumbers to stiffen, </w:t>
      </w:r>
      <w:commentRangeStart w:id="61"/>
      <w:r w:rsidRPr="00880C88">
        <w:rPr>
          <w:rFonts w:ascii="Calibri" w:hAnsi="Calibri" w:cs="Calibri"/>
        </w:rPr>
        <w:t xml:space="preserve">which is a physiological mechanism used for defence and posture maintenance </w:t>
      </w:r>
      <w:r w:rsidRPr="00880C88">
        <w:rPr>
          <w:rFonts w:ascii="Calibri" w:hAnsi="Calibri" w:cs="Calibri"/>
        </w:rPr>
        <w:fldChar w:fldCharType="begin" w:fldLock="1"/>
      </w:r>
      <w:r w:rsidR="00962F91">
        <w:rPr>
          <w:rFonts w:ascii="Calibri" w:hAnsi="Calibri" w:cs="Calibri"/>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34)","plainTextFormattedCitation":"(34)","previouslyFormattedCitation":"&lt;sup&gt;3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4)</w:t>
      </w:r>
      <w:r w:rsidRPr="00880C88">
        <w:rPr>
          <w:rFonts w:ascii="Calibri" w:hAnsi="Calibri" w:cs="Calibri"/>
        </w:rPr>
        <w:fldChar w:fldCharType="end"/>
      </w:r>
      <w:commentRangeEnd w:id="61"/>
      <w:r w:rsidR="004D1C88">
        <w:rPr>
          <w:rStyle w:val="CommentReference"/>
        </w:rPr>
        <w:commentReference w:id="61"/>
      </w:r>
      <w:r w:rsidRPr="00880C88">
        <w:rPr>
          <w:rFonts w:ascii="Calibri" w:hAnsi="Calibri" w:cs="Calibri"/>
        </w:rPr>
        <w:t xml:space="preserve">, using two different ordinal scales intended to measure the two aforementioned ecological purposes of stiffening. First, we gently poked the cucumber with one finger and then poked them again 3 seconds later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the heat </w:t>
      </w:r>
      <w:commentRangeStart w:id="62"/>
      <w:r w:rsidRPr="00880C88">
        <w:rPr>
          <w:rFonts w:ascii="Calibri" w:hAnsi="Calibri" w:cs="Calibri"/>
        </w:rPr>
        <w:t>wave</w:t>
      </w:r>
      <w:commentRangeEnd w:id="62"/>
      <w:r w:rsidR="004D1C88">
        <w:rPr>
          <w:rStyle w:val="CommentReference"/>
        </w:rPr>
        <w:commentReference w:id="62"/>
      </w:r>
      <w:r w:rsidRPr="00880C88">
        <w:rPr>
          <w:rFonts w:ascii="Calibri" w:hAnsi="Calibri" w:cs="Calibri"/>
        </w:rPr>
        <w:t xml:space="preserve">. </w:t>
      </w:r>
    </w:p>
    <w:p w14:paraId="4C68A958" w14:textId="77777777" w:rsidR="00880C88" w:rsidRPr="00880C88" w:rsidRDefault="00880C88" w:rsidP="00880C88">
      <w:pPr>
        <w:spacing w:line="276" w:lineRule="auto"/>
        <w:ind w:firstLine="360"/>
        <w:rPr>
          <w:rFonts w:ascii="Calibri" w:hAnsi="Calibri" w:cs="Calibri"/>
        </w:rPr>
      </w:pPr>
    </w:p>
    <w:p w14:paraId="663579E5" w14:textId="67F7F570"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also recorded several binary variables. We recorded if cucumbers eviscerated, </w:t>
      </w:r>
      <w:commentRangeStart w:id="63"/>
      <w:r w:rsidRPr="00880C88">
        <w:rPr>
          <w:rFonts w:ascii="Calibri" w:hAnsi="Calibri" w:cs="Calibri"/>
        </w:rPr>
        <w:t xml:space="preserve">an act where they partially expulse their inner organs, </w:t>
      </w:r>
      <w:commentRangeEnd w:id="63"/>
      <w:r w:rsidR="004D1C88">
        <w:rPr>
          <w:rStyle w:val="CommentReference"/>
        </w:rPr>
        <w:commentReference w:id="63"/>
      </w:r>
      <w:r w:rsidRPr="00880C88">
        <w:rPr>
          <w:rFonts w:ascii="Calibri" w:hAnsi="Calibri" w:cs="Calibri"/>
        </w:rPr>
        <w:t xml:space="preserve">throughout the experiment. We also recorded whether cucumbers spawned, because heat-induced spawning has been reported in other sea cucumber species and may indicate higher levels of physiological stress </w:t>
      </w:r>
      <w:r w:rsidRPr="00880C88">
        <w:rPr>
          <w:rFonts w:ascii="Calibri" w:hAnsi="Calibri" w:cs="Calibri"/>
        </w:rPr>
        <w:fldChar w:fldCharType="begin" w:fldLock="1"/>
      </w:r>
      <w:r w:rsidR="00962F91">
        <w:rPr>
          <w:rFonts w:ascii="Calibri" w:hAnsi="Calibri" w:cs="Calibri"/>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35)","plainTextFormattedCitation":"(35)","previouslyFormattedCitation":"&lt;sup&gt;35&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5)</w:t>
      </w:r>
      <w:r w:rsidRPr="00880C88">
        <w:rPr>
          <w:rFonts w:ascii="Calibri" w:hAnsi="Calibri" w:cs="Calibri"/>
        </w:rPr>
        <w:fldChar w:fldCharType="end"/>
      </w:r>
      <w:r w:rsidRPr="00880C88">
        <w:rPr>
          <w:rFonts w:ascii="Calibri" w:hAnsi="Calibri" w:cs="Calibri"/>
        </w:rPr>
        <w:t xml:space="preserve">. Finally, we recorded if cucumbers were defecating to measure if they were continuing to feed during the </w:t>
      </w:r>
      <w:commentRangeStart w:id="64"/>
      <w:r w:rsidRPr="00880C88">
        <w:rPr>
          <w:rFonts w:ascii="Calibri" w:hAnsi="Calibri" w:cs="Calibri"/>
        </w:rPr>
        <w:t>experiment</w:t>
      </w:r>
      <w:commentRangeEnd w:id="64"/>
      <w:r w:rsidR="004D1C88">
        <w:rPr>
          <w:rStyle w:val="CommentReference"/>
        </w:rPr>
        <w:commentReference w:id="64"/>
      </w:r>
      <w:r w:rsidRPr="00880C88">
        <w:rPr>
          <w:rFonts w:ascii="Calibri" w:hAnsi="Calibri" w:cs="Calibri"/>
        </w:rPr>
        <w:t>.</w:t>
      </w:r>
    </w:p>
    <w:p w14:paraId="2C9239BB" w14:textId="77777777" w:rsidR="00880C88" w:rsidRPr="00880C88" w:rsidRDefault="00880C88" w:rsidP="00880C88">
      <w:pPr>
        <w:spacing w:line="276" w:lineRule="auto"/>
        <w:ind w:firstLine="360"/>
        <w:rPr>
          <w:rFonts w:ascii="Calibri" w:hAnsi="Calibri" w:cs="Calibri"/>
        </w:rPr>
      </w:pPr>
    </w:p>
    <w:p w14:paraId="00BD9839"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To measure movement rates and dispersal distances we removed each cucumber from their aquaria, placed them in a large tank that had been heated to match the temperature of their heat treatment, and then recorded their activity for 30 minutes using a GoPro </w:t>
      </w:r>
      <w:commentRangeStart w:id="65"/>
      <w:r w:rsidRPr="00880C88">
        <w:rPr>
          <w:rFonts w:ascii="Calibri" w:hAnsi="Calibri" w:cs="Calibri"/>
        </w:rPr>
        <w:t>camera</w:t>
      </w:r>
      <w:commentRangeEnd w:id="65"/>
      <w:r w:rsidR="004D1C88">
        <w:rPr>
          <w:rStyle w:val="CommentReference"/>
        </w:rPr>
        <w:commentReference w:id="65"/>
      </w:r>
      <w:r w:rsidRPr="00880C88">
        <w:rPr>
          <w:rFonts w:ascii="Calibri" w:hAnsi="Calibri" w:cs="Calibri"/>
        </w:rPr>
        <w:t xml:space="preserve">. We used a </w:t>
      </w:r>
      <w:commentRangeStart w:id="66"/>
      <w:r w:rsidRPr="00880C88">
        <w:rPr>
          <w:rFonts w:ascii="Calibri" w:hAnsi="Calibri" w:cs="Calibri"/>
        </w:rPr>
        <w:t xml:space="preserve">fancy unknown </w:t>
      </w:r>
      <w:commentRangeEnd w:id="66"/>
      <w:r w:rsidR="004D1C88">
        <w:rPr>
          <w:rStyle w:val="CommentReference"/>
        </w:rPr>
        <w:commentReference w:id="66"/>
      </w:r>
      <w:r w:rsidRPr="00880C88">
        <w:rPr>
          <w:rFonts w:ascii="Calibri" w:hAnsi="Calibri" w:cs="Calibri"/>
        </w:rPr>
        <w:t xml:space="preserve">software to record distance dispersed over 30 minutes. We measured movement before the experiment, on the second of four days of heat treatment, and one day after the experiment. </w:t>
      </w:r>
    </w:p>
    <w:p w14:paraId="04857BA8" w14:textId="77777777" w:rsidR="00880C88" w:rsidRPr="00880C88" w:rsidRDefault="00880C88" w:rsidP="00880C88">
      <w:pPr>
        <w:spacing w:line="276" w:lineRule="auto"/>
        <w:ind w:firstLine="360"/>
        <w:rPr>
          <w:rFonts w:ascii="Calibri" w:hAnsi="Calibri" w:cs="Calibri"/>
        </w:rPr>
      </w:pPr>
    </w:p>
    <w:p w14:paraId="0FE5914F"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Finally, we observed cucumbers multiple times each day throughout the experiment and for 7 days following the heat treatments and recorded whether wasting symptoms were </w:t>
      </w:r>
      <w:commentRangeStart w:id="67"/>
      <w:r w:rsidRPr="00880C88">
        <w:rPr>
          <w:rFonts w:ascii="Calibri" w:hAnsi="Calibri" w:cs="Calibri"/>
        </w:rPr>
        <w:t>occurring</w:t>
      </w:r>
      <w:commentRangeEnd w:id="67"/>
      <w:r w:rsidR="004D1C88">
        <w:rPr>
          <w:rStyle w:val="CommentReference"/>
        </w:rPr>
        <w:commentReference w:id="67"/>
      </w:r>
      <w:r w:rsidRPr="00880C88">
        <w:rPr>
          <w:rFonts w:ascii="Calibri" w:hAnsi="Calibri" w:cs="Calibri"/>
        </w:rPr>
        <w:t xml:space="preserve">. </w:t>
      </w:r>
    </w:p>
    <w:p w14:paraId="7504484A" w14:textId="77777777" w:rsidR="00880C88" w:rsidRPr="00880C88" w:rsidRDefault="00880C88" w:rsidP="00880C88">
      <w:pPr>
        <w:spacing w:line="276" w:lineRule="auto"/>
        <w:ind w:firstLine="360"/>
        <w:rPr>
          <w:rFonts w:ascii="Calibri" w:hAnsi="Calibri" w:cs="Calibri"/>
        </w:rPr>
      </w:pPr>
    </w:p>
    <w:p w14:paraId="40562F7B" w14:textId="77777777" w:rsidR="00880C88" w:rsidRPr="00880C88" w:rsidRDefault="00880C88" w:rsidP="00880C88">
      <w:pPr>
        <w:spacing w:line="276" w:lineRule="auto"/>
        <w:rPr>
          <w:rFonts w:ascii="Calibri" w:hAnsi="Calibri" w:cs="Calibri"/>
          <w:i/>
          <w:iCs/>
        </w:rPr>
      </w:pPr>
      <w:commentRangeStart w:id="68"/>
      <w:commentRangeStart w:id="69"/>
      <w:r w:rsidRPr="00880C88">
        <w:rPr>
          <w:rFonts w:ascii="Calibri" w:hAnsi="Calibri" w:cs="Calibri"/>
          <w:i/>
          <w:iCs/>
        </w:rPr>
        <w:t>Statistical Analyses</w:t>
      </w:r>
      <w:commentRangeEnd w:id="68"/>
      <w:r w:rsidRPr="00880C88">
        <w:rPr>
          <w:rStyle w:val="CommentReference"/>
          <w:rFonts w:ascii="Calibri" w:hAnsi="Calibri" w:cs="Calibri"/>
          <w:sz w:val="24"/>
          <w:szCs w:val="24"/>
        </w:rPr>
        <w:commentReference w:id="68"/>
      </w:r>
      <w:commentRangeEnd w:id="69"/>
      <w:r w:rsidR="00425757">
        <w:rPr>
          <w:rStyle w:val="CommentReference"/>
        </w:rPr>
        <w:commentReference w:id="69"/>
      </w:r>
    </w:p>
    <w:p w14:paraId="4568639D" w14:textId="77777777" w:rsidR="00880C88" w:rsidRPr="00880C88" w:rsidRDefault="00880C88" w:rsidP="00880C88">
      <w:pPr>
        <w:spacing w:line="276" w:lineRule="auto"/>
        <w:ind w:firstLine="720"/>
        <w:rPr>
          <w:rFonts w:ascii="Calibri" w:hAnsi="Calibri" w:cs="Calibri"/>
        </w:rPr>
      </w:pPr>
    </w:p>
    <w:p w14:paraId="50C26762" w14:textId="0070A4E3"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o determine whether survival differed across temperature treatments we used a cox proportional hazards model </w:t>
      </w:r>
      <w:r w:rsidRPr="00880C88">
        <w:rPr>
          <w:rFonts w:ascii="Calibri" w:hAnsi="Calibri" w:cs="Calibri"/>
        </w:rPr>
        <w:fldChar w:fldCharType="begin" w:fldLock="1"/>
      </w:r>
      <w:r w:rsidR="00962F91">
        <w:rPr>
          <w:rFonts w:ascii="Calibri" w:hAnsi="Calibri" w:cs="Calibri"/>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36)","plainTextFormattedCitation":"(36)","previouslyFormattedCitation":"&lt;sup&gt;3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6)</w:t>
      </w:r>
      <w:r w:rsidRPr="00880C88">
        <w:rPr>
          <w:rFonts w:ascii="Calibri" w:hAnsi="Calibri" w:cs="Calibri"/>
        </w:rPr>
        <w:fldChar w:fldCharType="end"/>
      </w:r>
      <w:r w:rsidRPr="00880C88">
        <w:rPr>
          <w:rFonts w:ascii="Calibri" w:hAnsi="Calibri" w:cs="Calibri"/>
        </w:rPr>
        <w:t xml:space="preserve">. We included several covariates in the model that we hypothesized could have also affected survival, which were intestinal status (reabsorbed Y/N), initial movement rates, and body volume. We assessed whether our qualitative scales for sublethal responses varied across temperature treatments using ordinal logistic regression, a model designed for use on qualitative scaled data </w:t>
      </w:r>
      <w:commentRangeStart w:id="70"/>
      <w:r w:rsidRPr="00880C88">
        <w:rPr>
          <w:rFonts w:ascii="Calibri" w:hAnsi="Calibri" w:cs="Calibri"/>
        </w:rPr>
        <w:fldChar w:fldCharType="begin" w:fldLock="1"/>
      </w:r>
      <w:r w:rsidR="00962F91">
        <w:rPr>
          <w:rFonts w:ascii="Calibri" w:hAnsi="Calibri" w:cs="Calibri"/>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37)","plainTextFormattedCitation":"(37)","previouslyFormattedCitation":"&lt;sup&gt;3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7)</w:t>
      </w:r>
      <w:r w:rsidRPr="00880C88">
        <w:rPr>
          <w:rFonts w:ascii="Calibri" w:hAnsi="Calibri" w:cs="Calibri"/>
        </w:rPr>
        <w:fldChar w:fldCharType="end"/>
      </w:r>
      <w:commentRangeEnd w:id="70"/>
      <w:r w:rsidR="00656C83">
        <w:rPr>
          <w:rStyle w:val="CommentReference"/>
        </w:rPr>
        <w:commentReference w:id="70"/>
      </w:r>
      <w:r w:rsidRPr="00880C88">
        <w:rPr>
          <w:rFonts w:ascii="Calibri" w:hAnsi="Calibri" w:cs="Calibri"/>
        </w:rPr>
        <w:t xml:space="preserve">. For qualitative values measured as binary response variables we used logistic regression. We determined if movement varied significantly across treatments using a linear regression model with dispersed distance as the response variable and temperature as the </w:t>
      </w:r>
      <w:commentRangeStart w:id="71"/>
      <w:r w:rsidRPr="00880C88">
        <w:rPr>
          <w:rFonts w:ascii="Calibri" w:hAnsi="Calibri" w:cs="Calibri"/>
        </w:rPr>
        <w:t xml:space="preserve">predictor </w:t>
      </w:r>
      <w:commentRangeEnd w:id="71"/>
      <w:r w:rsidR="0037691D">
        <w:rPr>
          <w:rStyle w:val="CommentReference"/>
        </w:rPr>
        <w:commentReference w:id="71"/>
      </w:r>
      <w:r w:rsidRPr="00880C88">
        <w:rPr>
          <w:rFonts w:ascii="Calibri" w:hAnsi="Calibri" w:cs="Calibri"/>
        </w:rPr>
        <w:t>variable. Finally, we used a binary logistic regression model to determine if wasting (</w:t>
      </w:r>
      <w:commentRangeStart w:id="72"/>
      <w:commentRangeStart w:id="73"/>
      <w:r w:rsidRPr="00880C88">
        <w:rPr>
          <w:rFonts w:ascii="Calibri" w:hAnsi="Calibri" w:cs="Calibri"/>
        </w:rPr>
        <w:t>yes/no</w:t>
      </w:r>
      <w:commentRangeEnd w:id="72"/>
      <w:r w:rsidRPr="00880C88">
        <w:rPr>
          <w:rStyle w:val="CommentReference"/>
          <w:rFonts w:ascii="Calibri" w:hAnsi="Calibri" w:cs="Calibri"/>
          <w:sz w:val="24"/>
          <w:szCs w:val="24"/>
        </w:rPr>
        <w:commentReference w:id="72"/>
      </w:r>
      <w:commentRangeEnd w:id="73"/>
      <w:r w:rsidR="0037691D">
        <w:rPr>
          <w:rStyle w:val="CommentReference"/>
        </w:rPr>
        <w:commentReference w:id="73"/>
      </w:r>
      <w:r w:rsidRPr="00880C88">
        <w:rPr>
          <w:rFonts w:ascii="Calibri" w:hAnsi="Calibri" w:cs="Calibri"/>
        </w:rPr>
        <w:t xml:space="preserve">) was temperature dependent. </w:t>
      </w:r>
    </w:p>
    <w:p w14:paraId="299978CC" w14:textId="35EE049F" w:rsidR="00880C88" w:rsidRDefault="00880C88" w:rsidP="00880C88">
      <w:pPr>
        <w:spacing w:line="276" w:lineRule="auto"/>
        <w:rPr>
          <w:rFonts w:ascii="Calibri" w:hAnsi="Calibri" w:cs="Calibri"/>
        </w:rPr>
      </w:pPr>
    </w:p>
    <w:p w14:paraId="07340A14" w14:textId="72734B39" w:rsidR="004D1C88" w:rsidRDefault="004D1C88" w:rsidP="00880C88">
      <w:pPr>
        <w:spacing w:line="276" w:lineRule="auto"/>
        <w:rPr>
          <w:rFonts w:ascii="Calibri" w:hAnsi="Calibri" w:cs="Calibri"/>
        </w:rPr>
      </w:pPr>
    </w:p>
    <w:p w14:paraId="4C19BF1F" w14:textId="2EA78ECE" w:rsidR="004D1C88" w:rsidRDefault="004D1C88" w:rsidP="00880C88">
      <w:pPr>
        <w:spacing w:line="276" w:lineRule="auto"/>
        <w:rPr>
          <w:rFonts w:ascii="Calibri" w:hAnsi="Calibri" w:cs="Calibri"/>
        </w:rPr>
      </w:pPr>
      <w:r>
        <w:rPr>
          <w:rFonts w:ascii="Calibri" w:hAnsi="Calibri" w:cs="Calibri"/>
        </w:rPr>
        <w:t>Overall</w:t>
      </w:r>
      <w:r w:rsidR="0037691D">
        <w:rPr>
          <w:rFonts w:ascii="Calibri" w:hAnsi="Calibri" w:cs="Calibri"/>
        </w:rPr>
        <w:t>,</w:t>
      </w:r>
      <w:r>
        <w:rPr>
          <w:rFonts w:ascii="Calibri" w:hAnsi="Calibri" w:cs="Calibri"/>
        </w:rPr>
        <w:t xml:space="preserve"> this sounds super cool! I love the </w:t>
      </w:r>
      <w:r w:rsidR="0037691D">
        <w:rPr>
          <w:rFonts w:ascii="Calibri" w:hAnsi="Calibri" w:cs="Calibri"/>
        </w:rPr>
        <w:t>measurements; they seem unique but handled in a way you will obtain nice quantitative data.</w:t>
      </w:r>
      <w:r>
        <w:rPr>
          <w:rFonts w:ascii="Calibri" w:hAnsi="Calibri" w:cs="Calibri"/>
        </w:rPr>
        <w:t xml:space="preserve"> Sounds like the methods have some </w:t>
      </w:r>
      <w:r w:rsidR="0037691D">
        <w:rPr>
          <w:rFonts w:ascii="Calibri" w:hAnsi="Calibri" w:cs="Calibri"/>
        </w:rPr>
        <w:t>figuring out still. Really cool experiment guys!</w:t>
      </w:r>
      <w:r w:rsidR="00656C83">
        <w:rPr>
          <w:rFonts w:ascii="Calibri" w:hAnsi="Calibri" w:cs="Calibri"/>
        </w:rPr>
        <w:t xml:space="preserve"> Carful with citations – APA 7</w:t>
      </w:r>
      <w:r w:rsidR="00656C83" w:rsidRPr="00656C83">
        <w:rPr>
          <w:rFonts w:ascii="Calibri" w:hAnsi="Calibri" w:cs="Calibri"/>
          <w:vertAlign w:val="superscript"/>
        </w:rPr>
        <w:t>th</w:t>
      </w:r>
      <w:r w:rsidR="00656C83">
        <w:rPr>
          <w:rFonts w:ascii="Calibri" w:hAnsi="Calibri" w:cs="Calibri"/>
        </w:rPr>
        <w:t xml:space="preserve"> edition for in-text </w:t>
      </w:r>
    </w:p>
    <w:p w14:paraId="4A63696E" w14:textId="62D081D7" w:rsidR="004D1C88" w:rsidRDefault="004D1C88" w:rsidP="00880C88">
      <w:pPr>
        <w:spacing w:line="276" w:lineRule="auto"/>
        <w:rPr>
          <w:rFonts w:ascii="Calibri" w:hAnsi="Calibri" w:cs="Calibri"/>
        </w:rPr>
      </w:pPr>
    </w:p>
    <w:p w14:paraId="74120FFC" w14:textId="73FC328D" w:rsidR="004D1C88" w:rsidRDefault="004D1C88" w:rsidP="00880C88">
      <w:pPr>
        <w:spacing w:line="276" w:lineRule="auto"/>
        <w:rPr>
          <w:rFonts w:ascii="Calibri" w:hAnsi="Calibri" w:cs="Calibri"/>
        </w:rPr>
      </w:pPr>
    </w:p>
    <w:p w14:paraId="2D2C3CBE" w14:textId="1522FFB2" w:rsidR="004D1C88" w:rsidRDefault="004D1C88" w:rsidP="00880C88">
      <w:pPr>
        <w:spacing w:line="276" w:lineRule="auto"/>
        <w:rPr>
          <w:rFonts w:ascii="Calibri" w:hAnsi="Calibri" w:cs="Calibri"/>
        </w:rPr>
      </w:pPr>
    </w:p>
    <w:p w14:paraId="7AB80BC1" w14:textId="01A7DEE2" w:rsidR="004D1C88" w:rsidRDefault="004D1C88" w:rsidP="00880C88">
      <w:pPr>
        <w:spacing w:line="276" w:lineRule="auto"/>
        <w:rPr>
          <w:rFonts w:ascii="Calibri" w:hAnsi="Calibri" w:cs="Calibri"/>
        </w:rPr>
      </w:pPr>
    </w:p>
    <w:p w14:paraId="201E29A5" w14:textId="4030527E" w:rsidR="004D1C88" w:rsidRDefault="004D1C88" w:rsidP="00880C88">
      <w:pPr>
        <w:spacing w:line="276" w:lineRule="auto"/>
        <w:rPr>
          <w:rFonts w:ascii="Calibri" w:hAnsi="Calibri" w:cs="Calibri"/>
        </w:rPr>
      </w:pPr>
    </w:p>
    <w:p w14:paraId="18D98FEB" w14:textId="6D72E7F6" w:rsidR="004D1C88" w:rsidRDefault="004D1C88" w:rsidP="00880C88">
      <w:pPr>
        <w:spacing w:line="276" w:lineRule="auto"/>
        <w:rPr>
          <w:rFonts w:ascii="Calibri" w:hAnsi="Calibri" w:cs="Calibri"/>
        </w:rPr>
      </w:pPr>
    </w:p>
    <w:p w14:paraId="6C39AE0B" w14:textId="77777777" w:rsidR="004D1C88" w:rsidRPr="00880C88" w:rsidRDefault="004D1C88" w:rsidP="00880C88">
      <w:pPr>
        <w:spacing w:line="276" w:lineRule="auto"/>
        <w:rPr>
          <w:rFonts w:ascii="Calibri" w:hAnsi="Calibri" w:cs="Calibri"/>
        </w:rPr>
      </w:pPr>
    </w:p>
    <w:p w14:paraId="7646C36E" w14:textId="4D76456C" w:rsidR="007D75C6" w:rsidRDefault="00880C88" w:rsidP="00880C88">
      <w:pPr>
        <w:spacing w:line="276" w:lineRule="auto"/>
        <w:rPr>
          <w:rFonts w:ascii="Calibri" w:hAnsi="Calibri" w:cs="Calibri"/>
          <w:b/>
          <w:bCs/>
        </w:rPr>
      </w:pPr>
      <w:r w:rsidRPr="00880C88">
        <w:rPr>
          <w:rFonts w:ascii="Calibri" w:hAnsi="Calibri" w:cs="Calibri"/>
          <w:b/>
          <w:bCs/>
        </w:rPr>
        <w:t>References</w:t>
      </w:r>
    </w:p>
    <w:p w14:paraId="18D04202" w14:textId="4546DD51" w:rsidR="00962F91" w:rsidRPr="00962F91" w:rsidRDefault="00F20C2B" w:rsidP="00962F91">
      <w:pPr>
        <w:widowControl w:val="0"/>
        <w:autoSpaceDE w:val="0"/>
        <w:autoSpaceDN w:val="0"/>
        <w:adjustRightInd w:val="0"/>
        <w:spacing w:after="120"/>
        <w:ind w:left="640" w:hanging="640"/>
        <w:rPr>
          <w:rFonts w:ascii="Calibri" w:hAnsi="Calibri" w:cs="Calibri"/>
          <w:noProof/>
          <w:lang w:val="en-US"/>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962F91" w:rsidRPr="00962F91">
        <w:rPr>
          <w:rFonts w:ascii="Calibri" w:hAnsi="Calibri" w:cs="Calibri"/>
          <w:noProof/>
          <w:lang w:val="en-US"/>
        </w:rPr>
        <w:t xml:space="preserve">1. </w:t>
      </w:r>
      <w:r w:rsidR="00962F91" w:rsidRPr="00962F91">
        <w:rPr>
          <w:rFonts w:ascii="Calibri" w:hAnsi="Calibri" w:cs="Calibri"/>
          <w:noProof/>
          <w:lang w:val="en-US"/>
        </w:rPr>
        <w:tab/>
        <w:t xml:space="preserve">W. Steffen, </w:t>
      </w:r>
      <w:r w:rsidR="00962F91" w:rsidRPr="00962F91">
        <w:rPr>
          <w:rFonts w:ascii="Calibri" w:hAnsi="Calibri" w:cs="Calibri"/>
          <w:i/>
          <w:iCs/>
          <w:noProof/>
          <w:lang w:val="en-US"/>
        </w:rPr>
        <w:t>et al.</w:t>
      </w:r>
      <w:r w:rsidR="00962F91" w:rsidRPr="00962F91">
        <w:rPr>
          <w:rFonts w:ascii="Calibri" w:hAnsi="Calibri" w:cs="Calibri"/>
          <w:noProof/>
          <w:lang w:val="en-US"/>
        </w:rPr>
        <w:t xml:space="preserve">, Trajectories of the Earth System in the Anthropocene. </w:t>
      </w:r>
      <w:r w:rsidR="00962F91" w:rsidRPr="00962F91">
        <w:rPr>
          <w:rFonts w:ascii="Calibri" w:hAnsi="Calibri" w:cs="Calibri"/>
          <w:i/>
          <w:iCs/>
          <w:noProof/>
          <w:lang w:val="en-US"/>
        </w:rPr>
        <w:t>Proc. Natl. Acad. Sci. U. S. A.</w:t>
      </w:r>
      <w:r w:rsidR="00962F91" w:rsidRPr="00962F91">
        <w:rPr>
          <w:rFonts w:ascii="Calibri" w:hAnsi="Calibri" w:cs="Calibri"/>
          <w:noProof/>
          <w:lang w:val="en-US"/>
        </w:rPr>
        <w:t xml:space="preserve"> </w:t>
      </w:r>
      <w:r w:rsidR="00962F91" w:rsidRPr="00962F91">
        <w:rPr>
          <w:rFonts w:ascii="Calibri" w:hAnsi="Calibri" w:cs="Calibri"/>
          <w:b/>
          <w:bCs/>
          <w:noProof/>
          <w:lang w:val="en-US"/>
        </w:rPr>
        <w:t>115</w:t>
      </w:r>
      <w:r w:rsidR="00962F91" w:rsidRPr="00962F91">
        <w:rPr>
          <w:rFonts w:ascii="Calibri" w:hAnsi="Calibri" w:cs="Calibri"/>
          <w:noProof/>
          <w:lang w:val="en-US"/>
        </w:rPr>
        <w:t>, 8252–8259 (2018).</w:t>
      </w:r>
    </w:p>
    <w:p w14:paraId="0880FA8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 </w:t>
      </w:r>
      <w:r w:rsidRPr="00962F91">
        <w:rPr>
          <w:rFonts w:ascii="Calibri" w:hAnsi="Calibri" w:cs="Calibri"/>
          <w:noProof/>
          <w:lang w:val="en-US"/>
        </w:rPr>
        <w:tab/>
        <w:t xml:space="preserve">G.-R. Walther, </w:t>
      </w:r>
      <w:r w:rsidRPr="00962F91">
        <w:rPr>
          <w:rFonts w:ascii="Calibri" w:hAnsi="Calibri" w:cs="Calibri"/>
          <w:i/>
          <w:iCs/>
          <w:noProof/>
          <w:lang w:val="en-US"/>
        </w:rPr>
        <w:t>et al.</w:t>
      </w:r>
      <w:r w:rsidRPr="00962F91">
        <w:rPr>
          <w:rFonts w:ascii="Calibri" w:hAnsi="Calibri" w:cs="Calibri"/>
          <w:noProof/>
          <w:lang w:val="en-US"/>
        </w:rPr>
        <w:t>, Ecological responses to recent climate change (2002).</w:t>
      </w:r>
    </w:p>
    <w:p w14:paraId="5716EE0B"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 </w:t>
      </w:r>
      <w:r w:rsidRPr="00962F91">
        <w:rPr>
          <w:rFonts w:ascii="Calibri" w:hAnsi="Calibri" w:cs="Calibri"/>
          <w:noProof/>
          <w:lang w:val="en-US"/>
        </w:rPr>
        <w:tab/>
        <w:t xml:space="preserve">R. P. Allan, </w:t>
      </w:r>
      <w:r w:rsidRPr="00962F91">
        <w:rPr>
          <w:rFonts w:ascii="Calibri" w:hAnsi="Calibri" w:cs="Calibri"/>
          <w:i/>
          <w:iCs/>
          <w:noProof/>
          <w:lang w:val="en-US"/>
        </w:rPr>
        <w:t>et al.</w:t>
      </w:r>
      <w:r w:rsidRPr="00962F91">
        <w:rPr>
          <w:rFonts w:ascii="Calibri" w:hAnsi="Calibri" w:cs="Calibri"/>
          <w:noProof/>
          <w:lang w:val="en-US"/>
        </w:rPr>
        <w:t xml:space="preserve">, IPCC: Climate Change 2021: The Physical Science Basis. </w:t>
      </w:r>
      <w:r w:rsidRPr="00962F91">
        <w:rPr>
          <w:rFonts w:ascii="Calibri" w:hAnsi="Calibri" w:cs="Calibri"/>
          <w:i/>
          <w:iCs/>
          <w:noProof/>
          <w:lang w:val="en-US"/>
        </w:rPr>
        <w:t>Cambridge Univ. Press. Press.</w:t>
      </w:r>
      <w:r w:rsidRPr="00962F91">
        <w:rPr>
          <w:rFonts w:ascii="Calibri" w:hAnsi="Calibri" w:cs="Calibri"/>
          <w:noProof/>
          <w:lang w:val="en-US"/>
        </w:rPr>
        <w:t>, 42 (2021).</w:t>
      </w:r>
    </w:p>
    <w:p w14:paraId="25B70B44"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4. </w:t>
      </w:r>
      <w:r w:rsidRPr="00962F91">
        <w:rPr>
          <w:rFonts w:ascii="Calibri" w:hAnsi="Calibri" w:cs="Calibri"/>
          <w:noProof/>
          <w:lang w:val="en-US"/>
        </w:rPr>
        <w:tab/>
        <w:t xml:space="preserve">E. C. J. Oliver, </w:t>
      </w:r>
      <w:r w:rsidRPr="00962F91">
        <w:rPr>
          <w:rFonts w:ascii="Calibri" w:hAnsi="Calibri" w:cs="Calibri"/>
          <w:i/>
          <w:iCs/>
          <w:noProof/>
          <w:lang w:val="en-US"/>
        </w:rPr>
        <w:t>et al.</w:t>
      </w:r>
      <w:r w:rsidRPr="00962F91">
        <w:rPr>
          <w:rFonts w:ascii="Calibri" w:hAnsi="Calibri" w:cs="Calibri"/>
          <w:noProof/>
          <w:lang w:val="en-US"/>
        </w:rPr>
        <w:t xml:space="preserve">, Marine Heatwaves. </w:t>
      </w:r>
      <w:r w:rsidRPr="00962F91">
        <w:rPr>
          <w:rFonts w:ascii="Calibri" w:hAnsi="Calibri" w:cs="Calibri"/>
          <w:i/>
          <w:iCs/>
          <w:noProof/>
          <w:lang w:val="en-US"/>
        </w:rPr>
        <w:t>Ann. Rev. Mar. Sci.</w:t>
      </w:r>
      <w:r w:rsidRPr="00962F91">
        <w:rPr>
          <w:rFonts w:ascii="Calibri" w:hAnsi="Calibri" w:cs="Calibri"/>
          <w:noProof/>
          <w:lang w:val="en-US"/>
        </w:rPr>
        <w:t xml:space="preserve"> </w:t>
      </w:r>
      <w:r w:rsidRPr="00962F91">
        <w:rPr>
          <w:rFonts w:ascii="Calibri" w:hAnsi="Calibri" w:cs="Calibri"/>
          <w:b/>
          <w:bCs/>
          <w:noProof/>
          <w:lang w:val="en-US"/>
        </w:rPr>
        <w:t>13</w:t>
      </w:r>
      <w:r w:rsidRPr="00962F91">
        <w:rPr>
          <w:rFonts w:ascii="Calibri" w:hAnsi="Calibri" w:cs="Calibri"/>
          <w:noProof/>
          <w:lang w:val="en-US"/>
        </w:rPr>
        <w:t>, 313–342 (2021).</w:t>
      </w:r>
    </w:p>
    <w:p w14:paraId="7A37FF6C"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5. </w:t>
      </w:r>
      <w:r w:rsidRPr="00962F91">
        <w:rPr>
          <w:rFonts w:ascii="Calibri" w:hAnsi="Calibri" w:cs="Calibri"/>
          <w:noProof/>
          <w:lang w:val="en-US"/>
        </w:rPr>
        <w:tab/>
        <w:t xml:space="preserve">T. L. Frölicher, E. M. Fischer, N. Gruber, Marine heatwaves under global warming. </w:t>
      </w:r>
      <w:r w:rsidRPr="00962F91">
        <w:rPr>
          <w:rFonts w:ascii="Calibri" w:hAnsi="Calibri" w:cs="Calibri"/>
          <w:i/>
          <w:iCs/>
          <w:noProof/>
          <w:lang w:val="en-US"/>
        </w:rPr>
        <w:t>Nature</w:t>
      </w:r>
      <w:r w:rsidRPr="00962F91">
        <w:rPr>
          <w:rFonts w:ascii="Calibri" w:hAnsi="Calibri" w:cs="Calibri"/>
          <w:noProof/>
          <w:lang w:val="en-US"/>
        </w:rPr>
        <w:t xml:space="preserve"> </w:t>
      </w:r>
      <w:r w:rsidRPr="00962F91">
        <w:rPr>
          <w:rFonts w:ascii="Calibri" w:hAnsi="Calibri" w:cs="Calibri"/>
          <w:b/>
          <w:bCs/>
          <w:noProof/>
          <w:lang w:val="en-US"/>
        </w:rPr>
        <w:t>560</w:t>
      </w:r>
      <w:r w:rsidRPr="00962F91">
        <w:rPr>
          <w:rFonts w:ascii="Calibri" w:hAnsi="Calibri" w:cs="Calibri"/>
          <w:noProof/>
          <w:lang w:val="en-US"/>
        </w:rPr>
        <w:t>, 360–364 (2018).</w:t>
      </w:r>
    </w:p>
    <w:p w14:paraId="514EDCA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6. </w:t>
      </w:r>
      <w:r w:rsidRPr="00962F91">
        <w:rPr>
          <w:rFonts w:ascii="Calibri" w:hAnsi="Calibri" w:cs="Calibri"/>
          <w:noProof/>
          <w:lang w:val="en-US"/>
        </w:rPr>
        <w:tab/>
        <w:t xml:space="preserve">E. Di Lorenzo, N. Mantua, Multi-year persistence of the 2014/15 North Pacific marine </w:t>
      </w:r>
      <w:r w:rsidRPr="00962F91">
        <w:rPr>
          <w:rFonts w:ascii="Calibri" w:hAnsi="Calibri" w:cs="Calibri"/>
          <w:noProof/>
          <w:lang w:val="en-US"/>
        </w:rPr>
        <w:lastRenderedPageBreak/>
        <w:t xml:space="preserve">heatwave. </w:t>
      </w:r>
      <w:r w:rsidRPr="00962F91">
        <w:rPr>
          <w:rFonts w:ascii="Calibri" w:hAnsi="Calibri" w:cs="Calibri"/>
          <w:i/>
          <w:iCs/>
          <w:noProof/>
          <w:lang w:val="en-US"/>
        </w:rPr>
        <w:t>Nat. Clim. Chang.</w:t>
      </w:r>
      <w:r w:rsidRPr="00962F91">
        <w:rPr>
          <w:rFonts w:ascii="Calibri" w:hAnsi="Calibri" w:cs="Calibri"/>
          <w:noProof/>
          <w:lang w:val="en-US"/>
        </w:rPr>
        <w:t xml:space="preserve"> </w:t>
      </w:r>
      <w:r w:rsidRPr="00962F91">
        <w:rPr>
          <w:rFonts w:ascii="Calibri" w:hAnsi="Calibri" w:cs="Calibri"/>
          <w:b/>
          <w:bCs/>
          <w:noProof/>
          <w:lang w:val="en-US"/>
        </w:rPr>
        <w:t>6</w:t>
      </w:r>
      <w:r w:rsidRPr="00962F91">
        <w:rPr>
          <w:rFonts w:ascii="Calibri" w:hAnsi="Calibri" w:cs="Calibri"/>
          <w:noProof/>
          <w:lang w:val="en-US"/>
        </w:rPr>
        <w:t>, 1042–1047 (2016).</w:t>
      </w:r>
    </w:p>
    <w:p w14:paraId="5972D2D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7. </w:t>
      </w:r>
      <w:r w:rsidRPr="00962F91">
        <w:rPr>
          <w:rFonts w:ascii="Calibri" w:hAnsi="Calibri" w:cs="Calibri"/>
          <w:noProof/>
          <w:lang w:val="en-US"/>
        </w:rPr>
        <w:tab/>
        <w:t xml:space="preserve">R. M. Suryan, </w:t>
      </w:r>
      <w:r w:rsidRPr="00962F91">
        <w:rPr>
          <w:rFonts w:ascii="Calibri" w:hAnsi="Calibri" w:cs="Calibri"/>
          <w:i/>
          <w:iCs/>
          <w:noProof/>
          <w:lang w:val="en-US"/>
        </w:rPr>
        <w:t>et al.</w:t>
      </w:r>
      <w:r w:rsidRPr="00962F91">
        <w:rPr>
          <w:rFonts w:ascii="Calibri" w:hAnsi="Calibri" w:cs="Calibri"/>
          <w:noProof/>
          <w:lang w:val="en-US"/>
        </w:rPr>
        <w:t xml:space="preserve">, Ecosystem response persists after a prolonged marine heatwave. </w:t>
      </w:r>
      <w:r w:rsidRPr="00962F91">
        <w:rPr>
          <w:rFonts w:ascii="Calibri" w:hAnsi="Calibri" w:cs="Calibri"/>
          <w:i/>
          <w:iCs/>
          <w:noProof/>
          <w:lang w:val="en-US"/>
        </w:rPr>
        <w:t>Sci. Rep.</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1–17 (2021).</w:t>
      </w:r>
    </w:p>
    <w:p w14:paraId="250F97D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8. </w:t>
      </w:r>
      <w:r w:rsidRPr="00962F91">
        <w:rPr>
          <w:rFonts w:ascii="Calibri" w:hAnsi="Calibri" w:cs="Calibri"/>
          <w:noProof/>
          <w:lang w:val="en-US"/>
        </w:rPr>
        <w:tab/>
        <w:t xml:space="preserve">V. von Biela, M. L. Arimitsu, J. F. Piatt, B. M. Heflin, S. Schoen, Extreme reduction in condition of a key forage fish during the Pacific marine heatwave of 2014–2016. </w:t>
      </w:r>
      <w:r w:rsidRPr="00962F91">
        <w:rPr>
          <w:rFonts w:ascii="Calibri" w:hAnsi="Calibri" w:cs="Calibri"/>
          <w:i/>
          <w:iCs/>
          <w:noProof/>
          <w:lang w:val="en-US"/>
        </w:rPr>
        <w:t>Mar. Ecol. Prog. Ser.</w:t>
      </w:r>
      <w:r w:rsidRPr="00962F91">
        <w:rPr>
          <w:rFonts w:ascii="Calibri" w:hAnsi="Calibri" w:cs="Calibri"/>
          <w:noProof/>
          <w:lang w:val="en-US"/>
        </w:rPr>
        <w:t xml:space="preserve"> </w:t>
      </w:r>
      <w:r w:rsidRPr="00962F91">
        <w:rPr>
          <w:rFonts w:ascii="Calibri" w:hAnsi="Calibri" w:cs="Calibri"/>
          <w:b/>
          <w:bCs/>
          <w:noProof/>
          <w:lang w:val="en-US"/>
        </w:rPr>
        <w:t>613</w:t>
      </w:r>
      <w:r w:rsidRPr="00962F91">
        <w:rPr>
          <w:rFonts w:ascii="Calibri" w:hAnsi="Calibri" w:cs="Calibri"/>
          <w:noProof/>
          <w:lang w:val="en-US"/>
        </w:rPr>
        <w:t>, 171–182 (2019).</w:t>
      </w:r>
    </w:p>
    <w:p w14:paraId="623FDD4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9. </w:t>
      </w:r>
      <w:r w:rsidRPr="00962F91">
        <w:rPr>
          <w:rFonts w:ascii="Calibri" w:hAnsi="Calibri" w:cs="Calibri"/>
          <w:noProof/>
          <w:lang w:val="en-US"/>
        </w:rPr>
        <w:tab/>
        <w:t xml:space="preserve">L. M. Cavole, </w:t>
      </w:r>
      <w:r w:rsidRPr="00962F91">
        <w:rPr>
          <w:rFonts w:ascii="Calibri" w:hAnsi="Calibri" w:cs="Calibri"/>
          <w:i/>
          <w:iCs/>
          <w:noProof/>
          <w:lang w:val="en-US"/>
        </w:rPr>
        <w:t>et al.</w:t>
      </w:r>
      <w:r w:rsidRPr="00962F91">
        <w:rPr>
          <w:rFonts w:ascii="Calibri" w:hAnsi="Calibri" w:cs="Calibri"/>
          <w:noProof/>
          <w:lang w:val="en-US"/>
        </w:rPr>
        <w:t xml:space="preserve">, Biological impacts of the 2013–2015 warm-water anomaly in the northeast Pacific: Winners, Losers, and the Future. </w:t>
      </w:r>
      <w:r w:rsidRPr="00962F91">
        <w:rPr>
          <w:rFonts w:ascii="Calibri" w:hAnsi="Calibri" w:cs="Calibri"/>
          <w:i/>
          <w:iCs/>
          <w:noProof/>
          <w:lang w:val="en-US"/>
        </w:rPr>
        <w:t>Oceanography</w:t>
      </w:r>
      <w:r w:rsidRPr="00962F91">
        <w:rPr>
          <w:rFonts w:ascii="Calibri" w:hAnsi="Calibri" w:cs="Calibri"/>
          <w:noProof/>
          <w:lang w:val="en-US"/>
        </w:rPr>
        <w:t xml:space="preserve"> </w:t>
      </w:r>
      <w:r w:rsidRPr="00962F91">
        <w:rPr>
          <w:rFonts w:ascii="Calibri" w:hAnsi="Calibri" w:cs="Calibri"/>
          <w:b/>
          <w:bCs/>
          <w:noProof/>
          <w:lang w:val="en-US"/>
        </w:rPr>
        <w:t>29</w:t>
      </w:r>
      <w:r w:rsidRPr="00962F91">
        <w:rPr>
          <w:rFonts w:ascii="Calibri" w:hAnsi="Calibri" w:cs="Calibri"/>
          <w:noProof/>
          <w:lang w:val="en-US"/>
        </w:rPr>
        <w:t>, 273–285 (2016).</w:t>
      </w:r>
    </w:p>
    <w:p w14:paraId="4717E68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0. </w:t>
      </w:r>
      <w:r w:rsidRPr="00962F91">
        <w:rPr>
          <w:rFonts w:ascii="Calibri" w:hAnsi="Calibri" w:cs="Calibri"/>
          <w:noProof/>
          <w:lang w:val="en-US"/>
        </w:rPr>
        <w:tab/>
        <w:t xml:space="preserve">T. Wernberg, </w:t>
      </w:r>
      <w:r w:rsidRPr="00962F91">
        <w:rPr>
          <w:rFonts w:ascii="Calibri" w:hAnsi="Calibri" w:cs="Calibri"/>
          <w:i/>
          <w:iCs/>
          <w:noProof/>
          <w:lang w:val="en-US"/>
        </w:rPr>
        <w:t>et al.</w:t>
      </w:r>
      <w:r w:rsidRPr="00962F91">
        <w:rPr>
          <w:rFonts w:ascii="Calibri" w:hAnsi="Calibri" w:cs="Calibri"/>
          <w:noProof/>
          <w:lang w:val="en-US"/>
        </w:rPr>
        <w:t xml:space="preserve">, Climate-driven regime shift of a temperate marine ecosystem. </w:t>
      </w:r>
      <w:r w:rsidRPr="00962F91">
        <w:rPr>
          <w:rFonts w:ascii="Calibri" w:hAnsi="Calibri" w:cs="Calibri"/>
          <w:i/>
          <w:iCs/>
          <w:noProof/>
          <w:lang w:val="en-US"/>
        </w:rPr>
        <w:t>Science (80-. ).</w:t>
      </w:r>
      <w:r w:rsidRPr="00962F91">
        <w:rPr>
          <w:rFonts w:ascii="Calibri" w:hAnsi="Calibri" w:cs="Calibri"/>
          <w:noProof/>
          <w:lang w:val="en-US"/>
        </w:rPr>
        <w:t xml:space="preserve"> </w:t>
      </w:r>
      <w:r w:rsidRPr="00962F91">
        <w:rPr>
          <w:rFonts w:ascii="Calibri" w:hAnsi="Calibri" w:cs="Calibri"/>
          <w:b/>
          <w:bCs/>
          <w:noProof/>
          <w:lang w:val="en-US"/>
        </w:rPr>
        <w:t>353</w:t>
      </w:r>
      <w:r w:rsidRPr="00962F91">
        <w:rPr>
          <w:rFonts w:ascii="Calibri" w:hAnsi="Calibri" w:cs="Calibri"/>
          <w:noProof/>
          <w:lang w:val="en-US"/>
        </w:rPr>
        <w:t>, 169–172 (2015).</w:t>
      </w:r>
    </w:p>
    <w:p w14:paraId="7AF3695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1. </w:t>
      </w:r>
      <w:r w:rsidRPr="00962F91">
        <w:rPr>
          <w:rFonts w:ascii="Calibri" w:hAnsi="Calibri" w:cs="Calibri"/>
          <w:noProof/>
          <w:lang w:val="en-US"/>
        </w:rPr>
        <w:tab/>
        <w:t xml:space="preserve">C. D. G. Harley, R. T. Paine, Contingencies and compounded rare perturbations dictate sudden distributional shifts during periods of gradual climate change. </w:t>
      </w:r>
      <w:r w:rsidRPr="00962F91">
        <w:rPr>
          <w:rFonts w:ascii="Calibri" w:hAnsi="Calibri" w:cs="Calibri"/>
          <w:i/>
          <w:iCs/>
          <w:noProof/>
          <w:lang w:val="en-US"/>
        </w:rPr>
        <w:t>PNAS</w:t>
      </w:r>
      <w:r w:rsidRPr="00962F91">
        <w:rPr>
          <w:rFonts w:ascii="Calibri" w:hAnsi="Calibri" w:cs="Calibri"/>
          <w:noProof/>
          <w:lang w:val="en-US"/>
        </w:rPr>
        <w:t xml:space="preserve"> </w:t>
      </w:r>
      <w:r w:rsidRPr="00962F91">
        <w:rPr>
          <w:rFonts w:ascii="Calibri" w:hAnsi="Calibri" w:cs="Calibri"/>
          <w:b/>
          <w:bCs/>
          <w:noProof/>
          <w:lang w:val="en-US"/>
        </w:rPr>
        <w:t>106</w:t>
      </w:r>
      <w:r w:rsidRPr="00962F91">
        <w:rPr>
          <w:rFonts w:ascii="Calibri" w:hAnsi="Calibri" w:cs="Calibri"/>
          <w:noProof/>
          <w:lang w:val="en-US"/>
        </w:rPr>
        <w:t>, 11172–11176 (2009).</w:t>
      </w:r>
    </w:p>
    <w:p w14:paraId="671CED1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2. </w:t>
      </w:r>
      <w:r w:rsidRPr="00962F91">
        <w:rPr>
          <w:rFonts w:ascii="Calibri" w:hAnsi="Calibri" w:cs="Calibri"/>
          <w:noProof/>
          <w:lang w:val="en-US"/>
        </w:rPr>
        <w:tab/>
        <w:t xml:space="preserve">R. J. Case, </w:t>
      </w:r>
      <w:r w:rsidRPr="00962F91">
        <w:rPr>
          <w:rFonts w:ascii="Calibri" w:hAnsi="Calibri" w:cs="Calibri"/>
          <w:i/>
          <w:iCs/>
          <w:noProof/>
          <w:lang w:val="en-US"/>
        </w:rPr>
        <w:t>et al.</w:t>
      </w:r>
      <w:r w:rsidRPr="00962F91">
        <w:rPr>
          <w:rFonts w:ascii="Calibri" w:hAnsi="Calibri" w:cs="Calibri"/>
          <w:noProof/>
          <w:lang w:val="en-US"/>
        </w:rPr>
        <w:t xml:space="preserve">, Temperature induced bacterial virulence and bleaching disease in a chemically defended marine macroalga. </w:t>
      </w:r>
      <w:r w:rsidRPr="00962F91">
        <w:rPr>
          <w:rFonts w:ascii="Calibri" w:hAnsi="Calibri" w:cs="Calibri"/>
          <w:i/>
          <w:iCs/>
          <w:noProof/>
          <w:lang w:val="en-US"/>
        </w:rPr>
        <w:t>Environ. Microbiol.</w:t>
      </w:r>
      <w:r w:rsidRPr="00962F91">
        <w:rPr>
          <w:rFonts w:ascii="Calibri" w:hAnsi="Calibri" w:cs="Calibri"/>
          <w:noProof/>
          <w:lang w:val="en-US"/>
        </w:rPr>
        <w:t xml:space="preserve"> </w:t>
      </w:r>
      <w:r w:rsidRPr="00962F91">
        <w:rPr>
          <w:rFonts w:ascii="Calibri" w:hAnsi="Calibri" w:cs="Calibri"/>
          <w:b/>
          <w:bCs/>
          <w:noProof/>
          <w:lang w:val="en-US"/>
        </w:rPr>
        <w:t>13</w:t>
      </w:r>
      <w:r w:rsidRPr="00962F91">
        <w:rPr>
          <w:rFonts w:ascii="Calibri" w:hAnsi="Calibri" w:cs="Calibri"/>
          <w:noProof/>
          <w:lang w:val="en-US"/>
        </w:rPr>
        <w:t>, 529–537 (2011).</w:t>
      </w:r>
    </w:p>
    <w:p w14:paraId="5BC09E7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3. </w:t>
      </w:r>
      <w:r w:rsidRPr="00962F91">
        <w:rPr>
          <w:rFonts w:ascii="Calibri" w:hAnsi="Calibri" w:cs="Calibri"/>
          <w:noProof/>
          <w:lang w:val="en-US"/>
        </w:rPr>
        <w:tab/>
        <w:t xml:space="preserve">E. C. J. Oliver, </w:t>
      </w:r>
      <w:r w:rsidRPr="00962F91">
        <w:rPr>
          <w:rFonts w:ascii="Calibri" w:hAnsi="Calibri" w:cs="Calibri"/>
          <w:i/>
          <w:iCs/>
          <w:noProof/>
          <w:lang w:val="en-US"/>
        </w:rPr>
        <w:t>et al.</w:t>
      </w:r>
      <w:r w:rsidRPr="00962F91">
        <w:rPr>
          <w:rFonts w:ascii="Calibri" w:hAnsi="Calibri" w:cs="Calibri"/>
          <w:noProof/>
          <w:lang w:val="en-US"/>
        </w:rPr>
        <w:t xml:space="preserve">, The unprecedented 2015/16 Tasman Sea marine heatwave. </w:t>
      </w:r>
      <w:r w:rsidRPr="00962F91">
        <w:rPr>
          <w:rFonts w:ascii="Calibri" w:hAnsi="Calibri" w:cs="Calibri"/>
          <w:i/>
          <w:iCs/>
          <w:noProof/>
          <w:lang w:val="en-US"/>
        </w:rPr>
        <w:t>Nat. Commun.</w:t>
      </w:r>
      <w:r w:rsidRPr="00962F91">
        <w:rPr>
          <w:rFonts w:ascii="Calibri" w:hAnsi="Calibri" w:cs="Calibri"/>
          <w:noProof/>
          <w:lang w:val="en-US"/>
        </w:rPr>
        <w:t xml:space="preserve"> </w:t>
      </w:r>
      <w:r w:rsidRPr="00962F91">
        <w:rPr>
          <w:rFonts w:ascii="Calibri" w:hAnsi="Calibri" w:cs="Calibri"/>
          <w:b/>
          <w:bCs/>
          <w:noProof/>
          <w:lang w:val="en-US"/>
        </w:rPr>
        <w:t>8</w:t>
      </w:r>
      <w:r w:rsidRPr="00962F91">
        <w:rPr>
          <w:rFonts w:ascii="Calibri" w:hAnsi="Calibri" w:cs="Calibri"/>
          <w:noProof/>
          <w:lang w:val="en-US"/>
        </w:rPr>
        <w:t>, 1–12 (2017).</w:t>
      </w:r>
    </w:p>
    <w:p w14:paraId="078B1E0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4. </w:t>
      </w:r>
      <w:r w:rsidRPr="00962F91">
        <w:rPr>
          <w:rFonts w:ascii="Calibri" w:hAnsi="Calibri" w:cs="Calibri"/>
          <w:noProof/>
          <w:lang w:val="en-US"/>
        </w:rPr>
        <w:tab/>
        <w:t xml:space="preserve">B. A. Menge, </w:t>
      </w:r>
      <w:r w:rsidRPr="00962F91">
        <w:rPr>
          <w:rFonts w:ascii="Calibri" w:hAnsi="Calibri" w:cs="Calibri"/>
          <w:i/>
          <w:iCs/>
          <w:noProof/>
          <w:lang w:val="en-US"/>
        </w:rPr>
        <w:t>et al.</w:t>
      </w:r>
      <w:r w:rsidRPr="00962F91">
        <w:rPr>
          <w:rFonts w:ascii="Calibri" w:hAnsi="Calibri" w:cs="Calibri"/>
          <w:noProof/>
          <w:lang w:val="en-US"/>
        </w:rPr>
        <w:t xml:space="preserve">, Sea Star Wasting Disease in the Keystone Predator Pisaster ochraceus in Oregon: Insights into differential population impacts, recovery, predation rate, and temperature effects from long-term research. </w:t>
      </w:r>
      <w:r w:rsidRPr="00962F91">
        <w:rPr>
          <w:rFonts w:ascii="Calibri" w:hAnsi="Calibri" w:cs="Calibri"/>
          <w:i/>
          <w:iCs/>
          <w:noProof/>
          <w:lang w:val="en-US"/>
        </w:rPr>
        <w:t>PLoS One</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xml:space="preserve"> (2016).</w:t>
      </w:r>
    </w:p>
    <w:p w14:paraId="7F0BEF9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5. </w:t>
      </w:r>
      <w:r w:rsidRPr="00962F91">
        <w:rPr>
          <w:rFonts w:ascii="Calibri" w:hAnsi="Calibri" w:cs="Calibri"/>
          <w:noProof/>
          <w:lang w:val="en-US"/>
        </w:rPr>
        <w:tab/>
        <w:t xml:space="preserve">A. E. Bates, B. J. Hilton, C. D. G. Harley, Effects of temperature, season and locality on wasting disease in the keystone predatory sea star Pisaster ochraceus. </w:t>
      </w:r>
      <w:r w:rsidRPr="00962F91">
        <w:rPr>
          <w:rFonts w:ascii="Calibri" w:hAnsi="Calibri" w:cs="Calibri"/>
          <w:i/>
          <w:iCs/>
          <w:noProof/>
          <w:lang w:val="en-US"/>
        </w:rPr>
        <w:t>Dis. Aquat. Organ.</w:t>
      </w:r>
      <w:r w:rsidRPr="00962F91">
        <w:rPr>
          <w:rFonts w:ascii="Calibri" w:hAnsi="Calibri" w:cs="Calibri"/>
          <w:noProof/>
          <w:lang w:val="en-US"/>
        </w:rPr>
        <w:t xml:space="preserve"> </w:t>
      </w:r>
      <w:r w:rsidRPr="00962F91">
        <w:rPr>
          <w:rFonts w:ascii="Calibri" w:hAnsi="Calibri" w:cs="Calibri"/>
          <w:b/>
          <w:bCs/>
          <w:noProof/>
          <w:lang w:val="en-US"/>
        </w:rPr>
        <w:t>86</w:t>
      </w:r>
      <w:r w:rsidRPr="00962F91">
        <w:rPr>
          <w:rFonts w:ascii="Calibri" w:hAnsi="Calibri" w:cs="Calibri"/>
          <w:noProof/>
          <w:lang w:val="en-US"/>
        </w:rPr>
        <w:t>, 245–251 (2009).</w:t>
      </w:r>
    </w:p>
    <w:p w14:paraId="07F3A07E"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6. </w:t>
      </w:r>
      <w:r w:rsidRPr="00962F91">
        <w:rPr>
          <w:rFonts w:ascii="Calibri" w:hAnsi="Calibri" w:cs="Calibri"/>
          <w:noProof/>
          <w:lang w:val="en-US"/>
        </w:rPr>
        <w:tab/>
        <w:t xml:space="preserve">I. Hewson, </w:t>
      </w:r>
      <w:r w:rsidRPr="00962F91">
        <w:rPr>
          <w:rFonts w:ascii="Calibri" w:hAnsi="Calibri" w:cs="Calibri"/>
          <w:i/>
          <w:iCs/>
          <w:noProof/>
          <w:lang w:val="en-US"/>
        </w:rPr>
        <w:t>et al.</w:t>
      </w:r>
      <w:r w:rsidRPr="00962F91">
        <w:rPr>
          <w:rFonts w:ascii="Calibri" w:hAnsi="Calibri" w:cs="Calibri"/>
          <w:noProof/>
          <w:lang w:val="en-US"/>
        </w:rPr>
        <w:t xml:space="preserve">, Investigating the complex association between viral ecology, environment, and northeast Pacific Sea Star Wasting. </w:t>
      </w:r>
      <w:r w:rsidRPr="00962F91">
        <w:rPr>
          <w:rFonts w:ascii="Calibri" w:hAnsi="Calibri" w:cs="Calibri"/>
          <w:i/>
          <w:iCs/>
          <w:noProof/>
          <w:lang w:val="en-US"/>
        </w:rPr>
        <w:t>Front. Mar. Sci.</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xml:space="preserve"> (2018).</w:t>
      </w:r>
    </w:p>
    <w:p w14:paraId="2860C86F"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7. </w:t>
      </w:r>
      <w:r w:rsidRPr="00962F91">
        <w:rPr>
          <w:rFonts w:ascii="Calibri" w:hAnsi="Calibri" w:cs="Calibri"/>
          <w:noProof/>
          <w:lang w:val="en-US"/>
        </w:rPr>
        <w:tab/>
        <w:t xml:space="preserve">T. M. Work, T. M. Weatherby, C. M. DeRito, R. M. Besemer, I. Hewson, Sea star wasting disease pathology in Pisaster ochraceus shows a basal-to-surface process affecting color phenotypes differently. </w:t>
      </w:r>
      <w:r w:rsidRPr="00962F91">
        <w:rPr>
          <w:rFonts w:ascii="Calibri" w:hAnsi="Calibri" w:cs="Calibri"/>
          <w:i/>
          <w:iCs/>
          <w:noProof/>
          <w:lang w:val="en-US"/>
        </w:rPr>
        <w:t>Dis. Aquat. Organ.</w:t>
      </w:r>
      <w:r w:rsidRPr="00962F91">
        <w:rPr>
          <w:rFonts w:ascii="Calibri" w:hAnsi="Calibri" w:cs="Calibri"/>
          <w:noProof/>
          <w:lang w:val="en-US"/>
        </w:rPr>
        <w:t xml:space="preserve"> </w:t>
      </w:r>
      <w:r w:rsidRPr="00962F91">
        <w:rPr>
          <w:rFonts w:ascii="Calibri" w:hAnsi="Calibri" w:cs="Calibri"/>
          <w:b/>
          <w:bCs/>
          <w:noProof/>
          <w:lang w:val="en-US"/>
        </w:rPr>
        <w:t>145</w:t>
      </w:r>
      <w:r w:rsidRPr="00962F91">
        <w:rPr>
          <w:rFonts w:ascii="Calibri" w:hAnsi="Calibri" w:cs="Calibri"/>
          <w:noProof/>
          <w:lang w:val="en-US"/>
        </w:rPr>
        <w:t>, 21–33 (2021).</w:t>
      </w:r>
    </w:p>
    <w:p w14:paraId="23F608D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8. </w:t>
      </w:r>
      <w:r w:rsidRPr="00962F91">
        <w:rPr>
          <w:rFonts w:ascii="Calibri" w:hAnsi="Calibri" w:cs="Calibri"/>
          <w:noProof/>
          <w:lang w:val="en-US"/>
        </w:rPr>
        <w:tab/>
        <w:t xml:space="preserve">C. A. Aquino, </w:t>
      </w:r>
      <w:r w:rsidRPr="00962F91">
        <w:rPr>
          <w:rFonts w:ascii="Calibri" w:hAnsi="Calibri" w:cs="Calibri"/>
          <w:i/>
          <w:iCs/>
          <w:noProof/>
          <w:lang w:val="en-US"/>
        </w:rPr>
        <w:t>et al.</w:t>
      </w:r>
      <w:r w:rsidRPr="00962F91">
        <w:rPr>
          <w:rFonts w:ascii="Calibri" w:hAnsi="Calibri" w:cs="Calibri"/>
          <w:noProof/>
          <w:lang w:val="en-US"/>
        </w:rPr>
        <w:t xml:space="preserve">, Evidence That Microorganisms at the Animal-Water Interface Drive Sea Star Wasting Disease. </w:t>
      </w:r>
      <w:r w:rsidRPr="00962F91">
        <w:rPr>
          <w:rFonts w:ascii="Calibri" w:hAnsi="Calibri" w:cs="Calibri"/>
          <w:i/>
          <w:iCs/>
          <w:noProof/>
          <w:lang w:val="en-US"/>
        </w:rPr>
        <w:t>Front. Microbiol.</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xml:space="preserve"> (2021).</w:t>
      </w:r>
    </w:p>
    <w:p w14:paraId="30BD002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9. </w:t>
      </w:r>
      <w:r w:rsidRPr="00962F91">
        <w:rPr>
          <w:rFonts w:ascii="Calibri" w:hAnsi="Calibri" w:cs="Calibri"/>
          <w:noProof/>
          <w:lang w:val="en-US"/>
        </w:rPr>
        <w:tab/>
        <w:t xml:space="preserve">C. D. Harvell, </w:t>
      </w:r>
      <w:r w:rsidRPr="00962F91">
        <w:rPr>
          <w:rFonts w:ascii="Calibri" w:hAnsi="Calibri" w:cs="Calibri"/>
          <w:i/>
          <w:iCs/>
          <w:noProof/>
          <w:lang w:val="en-US"/>
        </w:rPr>
        <w:t>et al.</w:t>
      </w:r>
      <w:r w:rsidRPr="00962F91">
        <w:rPr>
          <w:rFonts w:ascii="Calibri" w:hAnsi="Calibri" w:cs="Calibri"/>
          <w:noProof/>
          <w:lang w:val="en-US"/>
        </w:rPr>
        <w:t xml:space="preserve">, Disease epidemic and a marine heat wave are associated with the continental-scale collapse of a pivotal predator (Pycnopodia helianthoides). </w:t>
      </w:r>
      <w:r w:rsidRPr="00962F91">
        <w:rPr>
          <w:rFonts w:ascii="Calibri" w:hAnsi="Calibri" w:cs="Calibri"/>
          <w:i/>
          <w:iCs/>
          <w:noProof/>
          <w:lang w:val="en-US"/>
        </w:rPr>
        <w:t>Sci. Adv.</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1–9 (2019).</w:t>
      </w:r>
    </w:p>
    <w:p w14:paraId="5DBAF9C2"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0. </w:t>
      </w:r>
      <w:r w:rsidRPr="00962F91">
        <w:rPr>
          <w:rFonts w:ascii="Calibri" w:hAnsi="Calibri" w:cs="Calibri"/>
          <w:noProof/>
          <w:lang w:val="en-US"/>
        </w:rPr>
        <w:tab/>
        <w:t xml:space="preserve">M. E. Eisenlord, </w:t>
      </w:r>
      <w:r w:rsidRPr="00962F91">
        <w:rPr>
          <w:rFonts w:ascii="Calibri" w:hAnsi="Calibri" w:cs="Calibri"/>
          <w:i/>
          <w:iCs/>
          <w:noProof/>
          <w:lang w:val="en-US"/>
        </w:rPr>
        <w:t>et al.</w:t>
      </w:r>
      <w:r w:rsidRPr="00962F91">
        <w:rPr>
          <w:rFonts w:ascii="Calibri" w:hAnsi="Calibri" w:cs="Calibri"/>
          <w:noProof/>
          <w:lang w:val="en-US"/>
        </w:rPr>
        <w:t xml:space="preserve">, Ochre star mortality during the 2014 wasting disease epizootic: Role of population size structure and temperature. </w:t>
      </w:r>
      <w:r w:rsidRPr="00962F91">
        <w:rPr>
          <w:rFonts w:ascii="Calibri" w:hAnsi="Calibri" w:cs="Calibri"/>
          <w:i/>
          <w:iCs/>
          <w:noProof/>
          <w:lang w:val="en-US"/>
        </w:rPr>
        <w:t>Philos. Trans. R. Soc. B Biol. Sci.</w:t>
      </w:r>
      <w:r w:rsidRPr="00962F91">
        <w:rPr>
          <w:rFonts w:ascii="Calibri" w:hAnsi="Calibri" w:cs="Calibri"/>
          <w:noProof/>
          <w:lang w:val="en-US"/>
        </w:rPr>
        <w:t xml:space="preserve"> </w:t>
      </w:r>
      <w:r w:rsidRPr="00962F91">
        <w:rPr>
          <w:rFonts w:ascii="Calibri" w:hAnsi="Calibri" w:cs="Calibri"/>
          <w:b/>
          <w:bCs/>
          <w:noProof/>
          <w:lang w:val="en-US"/>
        </w:rPr>
        <w:t>371</w:t>
      </w:r>
      <w:r w:rsidRPr="00962F91">
        <w:rPr>
          <w:rFonts w:ascii="Calibri" w:hAnsi="Calibri" w:cs="Calibri"/>
          <w:noProof/>
          <w:lang w:val="en-US"/>
        </w:rPr>
        <w:t xml:space="preserve"> (2016).</w:t>
      </w:r>
    </w:p>
    <w:p w14:paraId="690C666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1. </w:t>
      </w:r>
      <w:r w:rsidRPr="00962F91">
        <w:rPr>
          <w:rFonts w:ascii="Calibri" w:hAnsi="Calibri" w:cs="Calibri"/>
          <w:noProof/>
          <w:lang w:val="en-US"/>
        </w:rPr>
        <w:tab/>
        <w:t xml:space="preserve">I. Hewson, </w:t>
      </w:r>
      <w:r w:rsidRPr="00962F91">
        <w:rPr>
          <w:rFonts w:ascii="Calibri" w:hAnsi="Calibri" w:cs="Calibri"/>
          <w:i/>
          <w:iCs/>
          <w:noProof/>
          <w:lang w:val="en-US"/>
        </w:rPr>
        <w:t>et al.</w:t>
      </w:r>
      <w:r w:rsidRPr="00962F91">
        <w:rPr>
          <w:rFonts w:ascii="Calibri" w:hAnsi="Calibri" w:cs="Calibri"/>
          <w:noProof/>
          <w:lang w:val="en-US"/>
        </w:rPr>
        <w:t xml:space="preserve">, Investigating the complex association between viral ecology, environment, and northeast Pacific Sea Star Wasting. </w:t>
      </w:r>
      <w:r w:rsidRPr="00962F91">
        <w:rPr>
          <w:rFonts w:ascii="Calibri" w:hAnsi="Calibri" w:cs="Calibri"/>
          <w:i/>
          <w:iCs/>
          <w:noProof/>
          <w:lang w:val="en-US"/>
        </w:rPr>
        <w:t>Front. Mar. Sci.</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xml:space="preserve"> (2018).</w:t>
      </w:r>
    </w:p>
    <w:p w14:paraId="1BC1A94E"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2. </w:t>
      </w:r>
      <w:r w:rsidRPr="00962F91">
        <w:rPr>
          <w:rFonts w:ascii="Calibri" w:hAnsi="Calibri" w:cs="Calibri"/>
          <w:noProof/>
          <w:lang w:val="en-US"/>
        </w:rPr>
        <w:tab/>
        <w:t xml:space="preserve">I. Hewson, M. R. Johnson, I. R. Tibbetts, An Unconventional Flavivirus and Other RNA </w:t>
      </w:r>
      <w:r w:rsidRPr="00962F91">
        <w:rPr>
          <w:rFonts w:ascii="Calibri" w:hAnsi="Calibri" w:cs="Calibri"/>
          <w:noProof/>
          <w:lang w:val="en-US"/>
        </w:rPr>
        <w:lastRenderedPageBreak/>
        <w:t xml:space="preserve">Viruses in the Sea Cucumber (Holothuroidea; Echinodermata) Virome. </w:t>
      </w:r>
      <w:r w:rsidRPr="00962F91">
        <w:rPr>
          <w:rFonts w:ascii="Calibri" w:hAnsi="Calibri" w:cs="Calibri"/>
          <w:i/>
          <w:iCs/>
          <w:noProof/>
          <w:lang w:val="en-US"/>
        </w:rPr>
        <w:t>Viruses</w:t>
      </w:r>
      <w:r w:rsidRPr="00962F91">
        <w:rPr>
          <w:rFonts w:ascii="Calibri" w:hAnsi="Calibri" w:cs="Calibri"/>
          <w:noProof/>
          <w:lang w:val="en-US"/>
        </w:rPr>
        <w:t xml:space="preserve"> </w:t>
      </w:r>
      <w:r w:rsidRPr="00962F91">
        <w:rPr>
          <w:rFonts w:ascii="Calibri" w:hAnsi="Calibri" w:cs="Calibri"/>
          <w:b/>
          <w:bCs/>
          <w:noProof/>
          <w:lang w:val="en-US"/>
        </w:rPr>
        <w:t>12</w:t>
      </w:r>
      <w:r w:rsidRPr="00962F91">
        <w:rPr>
          <w:rFonts w:ascii="Calibri" w:hAnsi="Calibri" w:cs="Calibri"/>
          <w:noProof/>
          <w:lang w:val="en-US"/>
        </w:rPr>
        <w:t xml:space="preserve"> (2020).</w:t>
      </w:r>
    </w:p>
    <w:p w14:paraId="6F88E30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3. </w:t>
      </w:r>
      <w:r w:rsidRPr="00962F91">
        <w:rPr>
          <w:rFonts w:ascii="Calibri" w:hAnsi="Calibri" w:cs="Calibri"/>
          <w:noProof/>
          <w:lang w:val="en-US"/>
        </w:rPr>
        <w:tab/>
        <w:t xml:space="preserve">L. Schroeder, Wasting-like lesions occurring on California Sea Cucumbers. </w:t>
      </w:r>
      <w:r w:rsidRPr="00962F91">
        <w:rPr>
          <w:rFonts w:ascii="Calibri" w:hAnsi="Calibri" w:cs="Calibri"/>
          <w:i/>
          <w:iCs/>
          <w:noProof/>
          <w:lang w:val="en-US"/>
        </w:rPr>
        <w:t>The Dredgings</w:t>
      </w:r>
      <w:r w:rsidRPr="00962F91">
        <w:rPr>
          <w:rFonts w:ascii="Calibri" w:hAnsi="Calibri" w:cs="Calibri"/>
          <w:noProof/>
          <w:lang w:val="en-US"/>
        </w:rPr>
        <w:t xml:space="preserve"> </w:t>
      </w:r>
      <w:r w:rsidRPr="00962F91">
        <w:rPr>
          <w:rFonts w:ascii="Calibri" w:hAnsi="Calibri" w:cs="Calibri"/>
          <w:b/>
          <w:bCs/>
          <w:noProof/>
          <w:lang w:val="en-US"/>
        </w:rPr>
        <w:t>57</w:t>
      </w:r>
      <w:r w:rsidRPr="00962F91">
        <w:rPr>
          <w:rFonts w:ascii="Calibri" w:hAnsi="Calibri" w:cs="Calibri"/>
          <w:noProof/>
          <w:lang w:val="en-US"/>
        </w:rPr>
        <w:t>, 3 (2017).</w:t>
      </w:r>
    </w:p>
    <w:p w14:paraId="717AB7F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4. </w:t>
      </w:r>
      <w:r w:rsidRPr="00962F91">
        <w:rPr>
          <w:rFonts w:ascii="Calibri" w:hAnsi="Calibri" w:cs="Calibri"/>
          <w:noProof/>
          <w:lang w:val="en-US"/>
        </w:rPr>
        <w:tab/>
        <w:t xml:space="preserve">J. Delroisse, </w:t>
      </w:r>
      <w:r w:rsidRPr="00962F91">
        <w:rPr>
          <w:rFonts w:ascii="Calibri" w:hAnsi="Calibri" w:cs="Calibri"/>
          <w:i/>
          <w:iCs/>
          <w:noProof/>
          <w:lang w:val="en-US"/>
        </w:rPr>
        <w:t>et al.</w:t>
      </w:r>
      <w:r w:rsidRPr="00962F91">
        <w:rPr>
          <w:rFonts w:ascii="Calibri" w:hAnsi="Calibri" w:cs="Calibri"/>
          <w:noProof/>
          <w:lang w:val="en-US"/>
        </w:rPr>
        <w:t xml:space="preserve">, Epidemiology of a SKin Ulceration Disease (SKUD) in the sea cucumber Holothuria scabra with a review on the SKUDs in Holothuroidea (Echinodermata). </w:t>
      </w:r>
      <w:r w:rsidRPr="00962F91">
        <w:rPr>
          <w:rFonts w:ascii="Calibri" w:hAnsi="Calibri" w:cs="Calibri"/>
          <w:i/>
          <w:iCs/>
          <w:noProof/>
          <w:lang w:val="en-US"/>
        </w:rPr>
        <w:t>Sci. Rep.</w:t>
      </w:r>
      <w:r w:rsidRPr="00962F91">
        <w:rPr>
          <w:rFonts w:ascii="Calibri" w:hAnsi="Calibri" w:cs="Calibri"/>
          <w:noProof/>
          <w:lang w:val="en-US"/>
        </w:rPr>
        <w:t xml:space="preserve"> </w:t>
      </w:r>
      <w:r w:rsidRPr="00962F91">
        <w:rPr>
          <w:rFonts w:ascii="Calibri" w:hAnsi="Calibri" w:cs="Calibri"/>
          <w:b/>
          <w:bCs/>
          <w:noProof/>
          <w:lang w:val="en-US"/>
        </w:rPr>
        <w:t>10</w:t>
      </w:r>
      <w:r w:rsidRPr="00962F91">
        <w:rPr>
          <w:rFonts w:ascii="Calibri" w:hAnsi="Calibri" w:cs="Calibri"/>
          <w:noProof/>
          <w:lang w:val="en-US"/>
        </w:rPr>
        <w:t xml:space="preserve"> (2020).</w:t>
      </w:r>
    </w:p>
    <w:p w14:paraId="0BF08DEC"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5. </w:t>
      </w:r>
      <w:r w:rsidRPr="00962F91">
        <w:rPr>
          <w:rFonts w:ascii="Calibri" w:hAnsi="Calibri" w:cs="Calibri"/>
          <w:noProof/>
          <w:lang w:val="en-US"/>
        </w:rPr>
        <w:tab/>
        <w:t xml:space="preserve">H. Liu, </w:t>
      </w:r>
      <w:r w:rsidRPr="00962F91">
        <w:rPr>
          <w:rFonts w:ascii="Calibri" w:hAnsi="Calibri" w:cs="Calibri"/>
          <w:i/>
          <w:iCs/>
          <w:noProof/>
          <w:lang w:val="en-US"/>
        </w:rPr>
        <w:t>et al.</w:t>
      </w:r>
      <w:r w:rsidRPr="00962F91">
        <w:rPr>
          <w:rFonts w:ascii="Calibri" w:hAnsi="Calibri" w:cs="Calibri"/>
          <w:noProof/>
          <w:lang w:val="en-US"/>
        </w:rPr>
        <w:t xml:space="preserve">, Identification of the pathogens associated with skin ulceration and peristome tumescence in cultured sea cucumbers Apostichopus japonicus (Selenka). </w:t>
      </w:r>
      <w:r w:rsidRPr="00962F91">
        <w:rPr>
          <w:rFonts w:ascii="Calibri" w:hAnsi="Calibri" w:cs="Calibri"/>
          <w:i/>
          <w:iCs/>
          <w:noProof/>
          <w:lang w:val="en-US"/>
        </w:rPr>
        <w:t>J. Invertebr. Pathol.</w:t>
      </w:r>
      <w:r w:rsidRPr="00962F91">
        <w:rPr>
          <w:rFonts w:ascii="Calibri" w:hAnsi="Calibri" w:cs="Calibri"/>
          <w:noProof/>
          <w:lang w:val="en-US"/>
        </w:rPr>
        <w:t xml:space="preserve"> </w:t>
      </w:r>
      <w:r w:rsidRPr="00962F91">
        <w:rPr>
          <w:rFonts w:ascii="Calibri" w:hAnsi="Calibri" w:cs="Calibri"/>
          <w:b/>
          <w:bCs/>
          <w:noProof/>
          <w:lang w:val="en-US"/>
        </w:rPr>
        <w:t>105</w:t>
      </w:r>
      <w:r w:rsidRPr="00962F91">
        <w:rPr>
          <w:rFonts w:ascii="Calibri" w:hAnsi="Calibri" w:cs="Calibri"/>
          <w:noProof/>
          <w:lang w:val="en-US"/>
        </w:rPr>
        <w:t>, 236–242 (2010).</w:t>
      </w:r>
    </w:p>
    <w:p w14:paraId="26814EB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6. </w:t>
      </w:r>
      <w:r w:rsidRPr="00962F91">
        <w:rPr>
          <w:rFonts w:ascii="Calibri" w:hAnsi="Calibri" w:cs="Calibri"/>
          <w:noProof/>
          <w:lang w:val="en-US"/>
        </w:rPr>
        <w:tab/>
        <w:t xml:space="preserve">H. Deng, Z. C. Zhou, N. Bin Wang, C. Liu, The syndrome of sea cucumber (Apostichopus japonicus) infected by virus and bacteria. </w:t>
      </w:r>
      <w:r w:rsidRPr="00962F91">
        <w:rPr>
          <w:rFonts w:ascii="Calibri" w:hAnsi="Calibri" w:cs="Calibri"/>
          <w:i/>
          <w:iCs/>
          <w:noProof/>
          <w:lang w:val="en-US"/>
        </w:rPr>
        <w:t>Virol. Sin.</w:t>
      </w:r>
      <w:r w:rsidRPr="00962F91">
        <w:rPr>
          <w:rFonts w:ascii="Calibri" w:hAnsi="Calibri" w:cs="Calibri"/>
          <w:noProof/>
          <w:lang w:val="en-US"/>
        </w:rPr>
        <w:t xml:space="preserve"> </w:t>
      </w:r>
      <w:r w:rsidRPr="00962F91">
        <w:rPr>
          <w:rFonts w:ascii="Calibri" w:hAnsi="Calibri" w:cs="Calibri"/>
          <w:b/>
          <w:bCs/>
          <w:noProof/>
          <w:lang w:val="en-US"/>
        </w:rPr>
        <w:t>23</w:t>
      </w:r>
      <w:r w:rsidRPr="00962F91">
        <w:rPr>
          <w:rFonts w:ascii="Calibri" w:hAnsi="Calibri" w:cs="Calibri"/>
          <w:noProof/>
          <w:lang w:val="en-US"/>
        </w:rPr>
        <w:t>, 63–67 (2008).</w:t>
      </w:r>
    </w:p>
    <w:p w14:paraId="49B54387"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7. </w:t>
      </w:r>
      <w:r w:rsidRPr="00962F91">
        <w:rPr>
          <w:rFonts w:ascii="Calibri" w:hAnsi="Calibri" w:cs="Calibri"/>
          <w:noProof/>
          <w:lang w:val="en-US"/>
        </w:rPr>
        <w:tab/>
        <w:t>Fisheries and Oceans Canada, “Integrated Fisheries Management Plan Summary, Sea Cucumber (Apostichopus californicus) By Dive, Pacific Region” (2021).</w:t>
      </w:r>
    </w:p>
    <w:p w14:paraId="49EC80B6"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8. </w:t>
      </w:r>
      <w:r w:rsidRPr="00962F91">
        <w:rPr>
          <w:rFonts w:ascii="Calibri" w:hAnsi="Calibri" w:cs="Calibri"/>
          <w:noProof/>
          <w:lang w:val="en-US"/>
        </w:rPr>
        <w:tab/>
        <w:t xml:space="preserve">V. Di Santo, P. S. Lobel, Body size and thermal tolerance in tropical gobies. </w:t>
      </w:r>
      <w:r w:rsidRPr="00962F91">
        <w:rPr>
          <w:rFonts w:ascii="Calibri" w:hAnsi="Calibri" w:cs="Calibri"/>
          <w:i/>
          <w:iCs/>
          <w:noProof/>
          <w:lang w:val="en-US"/>
        </w:rPr>
        <w:t>J. Exp. Mar. Bio. Ecol.</w:t>
      </w:r>
      <w:r w:rsidRPr="00962F91">
        <w:rPr>
          <w:rFonts w:ascii="Calibri" w:hAnsi="Calibri" w:cs="Calibri"/>
          <w:noProof/>
          <w:lang w:val="en-US"/>
        </w:rPr>
        <w:t xml:space="preserve"> </w:t>
      </w:r>
      <w:r w:rsidRPr="00962F91">
        <w:rPr>
          <w:rFonts w:ascii="Calibri" w:hAnsi="Calibri" w:cs="Calibri"/>
          <w:b/>
          <w:bCs/>
          <w:noProof/>
          <w:lang w:val="en-US"/>
        </w:rPr>
        <w:t>487</w:t>
      </w:r>
      <w:r w:rsidRPr="00962F91">
        <w:rPr>
          <w:rFonts w:ascii="Calibri" w:hAnsi="Calibri" w:cs="Calibri"/>
          <w:noProof/>
          <w:lang w:val="en-US"/>
        </w:rPr>
        <w:t>, 11–17 (2017).</w:t>
      </w:r>
    </w:p>
    <w:p w14:paraId="1112AAD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9. </w:t>
      </w:r>
      <w:r w:rsidRPr="00962F91">
        <w:rPr>
          <w:rFonts w:ascii="Calibri" w:hAnsi="Calibri" w:cs="Calibri"/>
          <w:noProof/>
          <w:lang w:val="en-US"/>
        </w:rPr>
        <w:tab/>
        <w:t xml:space="preserve">A. L. Kelley, C. E. de Rivera, B. A. Buckley, Intraspecific variation in thermotolerance and morphology of the invasive European green crab, Carcinus maenas, on the west coast of North America. </w:t>
      </w:r>
      <w:r w:rsidRPr="00962F91">
        <w:rPr>
          <w:rFonts w:ascii="Calibri" w:hAnsi="Calibri" w:cs="Calibri"/>
          <w:i/>
          <w:iCs/>
          <w:noProof/>
          <w:lang w:val="en-US"/>
        </w:rPr>
        <w:t>J. Exp. Mar. Bio. Ecol.</w:t>
      </w:r>
      <w:r w:rsidRPr="00962F91">
        <w:rPr>
          <w:rFonts w:ascii="Calibri" w:hAnsi="Calibri" w:cs="Calibri"/>
          <w:noProof/>
          <w:lang w:val="en-US"/>
        </w:rPr>
        <w:t xml:space="preserve"> </w:t>
      </w:r>
      <w:r w:rsidRPr="00962F91">
        <w:rPr>
          <w:rFonts w:ascii="Calibri" w:hAnsi="Calibri" w:cs="Calibri"/>
          <w:b/>
          <w:bCs/>
          <w:noProof/>
          <w:lang w:val="en-US"/>
        </w:rPr>
        <w:t>409</w:t>
      </w:r>
      <w:r w:rsidRPr="00962F91">
        <w:rPr>
          <w:rFonts w:ascii="Calibri" w:hAnsi="Calibri" w:cs="Calibri"/>
          <w:noProof/>
          <w:lang w:val="en-US"/>
        </w:rPr>
        <w:t>, 70–78 (2011).</w:t>
      </w:r>
    </w:p>
    <w:p w14:paraId="143018ED"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0. </w:t>
      </w:r>
      <w:r w:rsidRPr="00962F91">
        <w:rPr>
          <w:rFonts w:ascii="Calibri" w:hAnsi="Calibri" w:cs="Calibri"/>
          <w:noProof/>
          <w:lang w:val="en-US"/>
        </w:rPr>
        <w:tab/>
        <w:t xml:space="preserve">P. V. Fankboner, J. L. Cameron, Seasonal atrophy of the visceral organs in a sea cucumber. </w:t>
      </w:r>
      <w:r w:rsidRPr="00962F91">
        <w:rPr>
          <w:rFonts w:ascii="Calibri" w:hAnsi="Calibri" w:cs="Calibri"/>
          <w:i/>
          <w:iCs/>
          <w:noProof/>
          <w:lang w:val="en-US"/>
        </w:rPr>
        <w:t>Can. J. Zool.</w:t>
      </w:r>
      <w:r w:rsidRPr="00962F91">
        <w:rPr>
          <w:rFonts w:ascii="Calibri" w:hAnsi="Calibri" w:cs="Calibri"/>
          <w:noProof/>
          <w:lang w:val="en-US"/>
        </w:rPr>
        <w:t xml:space="preserve"> </w:t>
      </w:r>
      <w:r w:rsidRPr="00962F91">
        <w:rPr>
          <w:rFonts w:ascii="Calibri" w:hAnsi="Calibri" w:cs="Calibri"/>
          <w:b/>
          <w:bCs/>
          <w:noProof/>
          <w:lang w:val="en-US"/>
        </w:rPr>
        <w:t>63</w:t>
      </w:r>
      <w:r w:rsidRPr="00962F91">
        <w:rPr>
          <w:rFonts w:ascii="Calibri" w:hAnsi="Calibri" w:cs="Calibri"/>
          <w:noProof/>
          <w:lang w:val="en-US"/>
        </w:rPr>
        <w:t>, 2888–2892 (1985).</w:t>
      </w:r>
    </w:p>
    <w:p w14:paraId="1438FF6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1. </w:t>
      </w:r>
      <w:r w:rsidRPr="00962F91">
        <w:rPr>
          <w:rFonts w:ascii="Calibri" w:hAnsi="Calibri" w:cs="Calibri"/>
          <w:noProof/>
          <w:lang w:val="en-US"/>
        </w:rPr>
        <w:tab/>
        <w:t xml:space="preserve">Z. Chen, J. Shi, Q. Liu, H. Chen, C. Li, A Persistent and Intense Marine Heatwave in the Northeast Pacific During 2019–2020. </w:t>
      </w:r>
      <w:r w:rsidRPr="00962F91">
        <w:rPr>
          <w:rFonts w:ascii="Calibri" w:hAnsi="Calibri" w:cs="Calibri"/>
          <w:i/>
          <w:iCs/>
          <w:noProof/>
          <w:lang w:val="en-US"/>
        </w:rPr>
        <w:t>Geophys. Res. Lett.</w:t>
      </w:r>
      <w:r w:rsidRPr="00962F91">
        <w:rPr>
          <w:rFonts w:ascii="Calibri" w:hAnsi="Calibri" w:cs="Calibri"/>
          <w:noProof/>
          <w:lang w:val="en-US"/>
        </w:rPr>
        <w:t xml:space="preserve"> </w:t>
      </w:r>
      <w:r w:rsidRPr="00962F91">
        <w:rPr>
          <w:rFonts w:ascii="Calibri" w:hAnsi="Calibri" w:cs="Calibri"/>
          <w:b/>
          <w:bCs/>
          <w:noProof/>
          <w:lang w:val="en-US"/>
        </w:rPr>
        <w:t>48</w:t>
      </w:r>
      <w:r w:rsidRPr="00962F91">
        <w:rPr>
          <w:rFonts w:ascii="Calibri" w:hAnsi="Calibri" w:cs="Calibri"/>
          <w:noProof/>
          <w:lang w:val="en-US"/>
        </w:rPr>
        <w:t xml:space="preserve"> (2021).</w:t>
      </w:r>
    </w:p>
    <w:p w14:paraId="69AA30C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2. </w:t>
      </w:r>
      <w:r w:rsidRPr="00962F91">
        <w:rPr>
          <w:rFonts w:ascii="Calibri" w:hAnsi="Calibri" w:cs="Calibri"/>
          <w:noProof/>
          <w:lang w:val="en-US"/>
        </w:rPr>
        <w:tab/>
        <w:t xml:space="preserve">R. Pawlowicz, Seasonal Cycles, Hypoxia, and Renewal in a Coastal Fjord (Barkley Sound, British Columbia). </w:t>
      </w:r>
      <w:r w:rsidRPr="00962F91">
        <w:rPr>
          <w:rFonts w:ascii="Calibri" w:hAnsi="Calibri" w:cs="Calibri"/>
          <w:i/>
          <w:iCs/>
          <w:noProof/>
          <w:lang w:val="en-US"/>
        </w:rPr>
        <w:t>Atmos. - Ocean</w:t>
      </w:r>
      <w:r w:rsidRPr="00962F91">
        <w:rPr>
          <w:rFonts w:ascii="Calibri" w:hAnsi="Calibri" w:cs="Calibri"/>
          <w:noProof/>
          <w:lang w:val="en-US"/>
        </w:rPr>
        <w:t xml:space="preserve"> </w:t>
      </w:r>
      <w:r w:rsidRPr="00962F91">
        <w:rPr>
          <w:rFonts w:ascii="Calibri" w:hAnsi="Calibri" w:cs="Calibri"/>
          <w:b/>
          <w:bCs/>
          <w:noProof/>
          <w:lang w:val="en-US"/>
        </w:rPr>
        <w:t>55</w:t>
      </w:r>
      <w:r w:rsidRPr="00962F91">
        <w:rPr>
          <w:rFonts w:ascii="Calibri" w:hAnsi="Calibri" w:cs="Calibri"/>
          <w:noProof/>
          <w:lang w:val="en-US"/>
        </w:rPr>
        <w:t>, 264–283 (2017).</w:t>
      </w:r>
    </w:p>
    <w:p w14:paraId="411E753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3. </w:t>
      </w:r>
      <w:r w:rsidRPr="00962F91">
        <w:rPr>
          <w:rFonts w:ascii="Calibri" w:hAnsi="Calibri" w:cs="Calibri"/>
          <w:noProof/>
          <w:lang w:val="en-US"/>
        </w:rPr>
        <w:tab/>
        <w:t xml:space="preserve">A. Xuereb, C. M. Kimber, J. M. R. Curtis, L. Bernatchez, M.-J. Fortin, Putatively adaptive genetic variation in the giant California sea cucumber (Parastichopus californicus) as revealed by environmental association analysis of restriction-site associated DNA sequencing data. </w:t>
      </w:r>
      <w:r w:rsidRPr="00962F91">
        <w:rPr>
          <w:rFonts w:ascii="Calibri" w:hAnsi="Calibri" w:cs="Calibri"/>
          <w:i/>
          <w:iCs/>
          <w:noProof/>
          <w:lang w:val="en-US"/>
        </w:rPr>
        <w:t>Mol. Ecol.</w:t>
      </w:r>
      <w:r w:rsidRPr="00962F91">
        <w:rPr>
          <w:rFonts w:ascii="Calibri" w:hAnsi="Calibri" w:cs="Calibri"/>
          <w:noProof/>
          <w:lang w:val="en-US"/>
        </w:rPr>
        <w:t xml:space="preserve"> </w:t>
      </w:r>
      <w:r w:rsidRPr="00962F91">
        <w:rPr>
          <w:rFonts w:ascii="Calibri" w:hAnsi="Calibri" w:cs="Calibri"/>
          <w:b/>
          <w:bCs/>
          <w:noProof/>
          <w:lang w:val="en-US"/>
        </w:rPr>
        <w:t>27</w:t>
      </w:r>
      <w:r w:rsidRPr="00962F91">
        <w:rPr>
          <w:rFonts w:ascii="Calibri" w:hAnsi="Calibri" w:cs="Calibri"/>
          <w:noProof/>
          <w:lang w:val="en-US"/>
        </w:rPr>
        <w:t>, 5035–5048 (2018).</w:t>
      </w:r>
    </w:p>
    <w:p w14:paraId="4883DC4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4. </w:t>
      </w:r>
      <w:r w:rsidRPr="00962F91">
        <w:rPr>
          <w:rFonts w:ascii="Calibri" w:hAnsi="Calibri" w:cs="Calibri"/>
          <w:noProof/>
          <w:lang w:val="en-US"/>
        </w:rPr>
        <w:tab/>
        <w:t xml:space="preserve">T. Motokawa, A. Tsuchi, Dynamic Mechanical Properties of Body-Wall Dermis in Various Mechanical States and Their Implications for the Behavior of Sea Cucumbers. </w:t>
      </w:r>
      <w:r w:rsidRPr="00962F91">
        <w:rPr>
          <w:rFonts w:ascii="Calibri" w:hAnsi="Calibri" w:cs="Calibri"/>
          <w:i/>
          <w:iCs/>
          <w:noProof/>
          <w:lang w:val="en-US"/>
        </w:rPr>
        <w:t>Biol. Bull.</w:t>
      </w:r>
      <w:r w:rsidRPr="00962F91">
        <w:rPr>
          <w:rFonts w:ascii="Calibri" w:hAnsi="Calibri" w:cs="Calibri"/>
          <w:noProof/>
          <w:lang w:val="en-US"/>
        </w:rPr>
        <w:t xml:space="preserve"> </w:t>
      </w:r>
      <w:r w:rsidRPr="00962F91">
        <w:rPr>
          <w:rFonts w:ascii="Calibri" w:hAnsi="Calibri" w:cs="Calibri"/>
          <w:b/>
          <w:bCs/>
          <w:noProof/>
          <w:lang w:val="en-US"/>
        </w:rPr>
        <w:t>205</w:t>
      </w:r>
      <w:r w:rsidRPr="00962F91">
        <w:rPr>
          <w:rFonts w:ascii="Calibri" w:hAnsi="Calibri" w:cs="Calibri"/>
          <w:noProof/>
          <w:lang w:val="en-US"/>
        </w:rPr>
        <w:t>, 261–275 (2003).</w:t>
      </w:r>
    </w:p>
    <w:p w14:paraId="05A58D92"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5. </w:t>
      </w:r>
      <w:r w:rsidRPr="00962F91">
        <w:rPr>
          <w:rFonts w:ascii="Calibri" w:hAnsi="Calibri" w:cs="Calibri"/>
          <w:noProof/>
          <w:lang w:val="en-US"/>
        </w:rPr>
        <w:tab/>
        <w:t xml:space="preserve">S. C. Battaglene, J. E. Seymour, C. Ramofafia, I. Lane, Spawning induction of three tropical sea cucumbers, Holothuria scabra, H. fuscogilva and Actinopyga mauritiana. </w:t>
      </w:r>
      <w:r w:rsidRPr="00962F91">
        <w:rPr>
          <w:rFonts w:ascii="Calibri" w:hAnsi="Calibri" w:cs="Calibri"/>
          <w:i/>
          <w:iCs/>
          <w:noProof/>
          <w:lang w:val="en-US"/>
        </w:rPr>
        <w:t>Aquaculture</w:t>
      </w:r>
      <w:r w:rsidRPr="00962F91">
        <w:rPr>
          <w:rFonts w:ascii="Calibri" w:hAnsi="Calibri" w:cs="Calibri"/>
          <w:noProof/>
          <w:lang w:val="en-US"/>
        </w:rPr>
        <w:t xml:space="preserve"> </w:t>
      </w:r>
      <w:r w:rsidRPr="00962F91">
        <w:rPr>
          <w:rFonts w:ascii="Calibri" w:hAnsi="Calibri" w:cs="Calibri"/>
          <w:b/>
          <w:bCs/>
          <w:noProof/>
          <w:lang w:val="en-US"/>
        </w:rPr>
        <w:t>207</w:t>
      </w:r>
      <w:r w:rsidRPr="00962F91">
        <w:rPr>
          <w:rFonts w:ascii="Calibri" w:hAnsi="Calibri" w:cs="Calibri"/>
          <w:noProof/>
          <w:lang w:val="en-US"/>
        </w:rPr>
        <w:t>, 29–47 (2002).</w:t>
      </w:r>
    </w:p>
    <w:p w14:paraId="3B34D95B"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6. </w:t>
      </w:r>
      <w:r w:rsidRPr="00962F91">
        <w:rPr>
          <w:rFonts w:ascii="Calibri" w:hAnsi="Calibri" w:cs="Calibri"/>
          <w:noProof/>
          <w:lang w:val="en-US"/>
        </w:rPr>
        <w:tab/>
        <w:t xml:space="preserve">D. R. Cox, Regression Models and Life-Tables. </w:t>
      </w:r>
      <w:r w:rsidRPr="00962F91">
        <w:rPr>
          <w:rFonts w:ascii="Calibri" w:hAnsi="Calibri" w:cs="Calibri"/>
          <w:i/>
          <w:iCs/>
          <w:noProof/>
          <w:lang w:val="en-US"/>
        </w:rPr>
        <w:t>J. R. Stat. Soc. Ser. B</w:t>
      </w:r>
      <w:r w:rsidRPr="00962F91">
        <w:rPr>
          <w:rFonts w:ascii="Calibri" w:hAnsi="Calibri" w:cs="Calibri"/>
          <w:noProof/>
          <w:lang w:val="en-US"/>
        </w:rPr>
        <w:t xml:space="preserve"> </w:t>
      </w:r>
      <w:r w:rsidRPr="00962F91">
        <w:rPr>
          <w:rFonts w:ascii="Calibri" w:hAnsi="Calibri" w:cs="Calibri"/>
          <w:b/>
          <w:bCs/>
          <w:noProof/>
          <w:lang w:val="en-US"/>
        </w:rPr>
        <w:t>34</w:t>
      </w:r>
      <w:r w:rsidRPr="00962F91">
        <w:rPr>
          <w:rFonts w:ascii="Calibri" w:hAnsi="Calibri" w:cs="Calibri"/>
          <w:noProof/>
          <w:lang w:val="en-US"/>
        </w:rPr>
        <w:t>, 187–202 (1972).</w:t>
      </w:r>
    </w:p>
    <w:p w14:paraId="75833E3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rPr>
      </w:pPr>
      <w:r w:rsidRPr="00962F91">
        <w:rPr>
          <w:rFonts w:ascii="Calibri" w:hAnsi="Calibri" w:cs="Calibri"/>
          <w:noProof/>
          <w:lang w:val="en-US"/>
        </w:rPr>
        <w:t xml:space="preserve">37. </w:t>
      </w:r>
      <w:r w:rsidRPr="00962F91">
        <w:rPr>
          <w:rFonts w:ascii="Calibri" w:hAnsi="Calibri" w:cs="Calibri"/>
          <w:noProof/>
          <w:lang w:val="en-US"/>
        </w:rPr>
        <w:tab/>
        <w:t xml:space="preserve">P. McCullagh, Regression Models for Ordinal Data. </w:t>
      </w:r>
      <w:r w:rsidRPr="00962F91">
        <w:rPr>
          <w:rFonts w:ascii="Calibri" w:hAnsi="Calibri" w:cs="Calibri"/>
          <w:i/>
          <w:iCs/>
          <w:noProof/>
          <w:lang w:val="en-US"/>
        </w:rPr>
        <w:t>J. R. Stat. Soc. Ser. B</w:t>
      </w:r>
      <w:r w:rsidRPr="00962F91">
        <w:rPr>
          <w:rFonts w:ascii="Calibri" w:hAnsi="Calibri" w:cs="Calibri"/>
          <w:noProof/>
          <w:lang w:val="en-US"/>
        </w:rPr>
        <w:t xml:space="preserve"> </w:t>
      </w:r>
      <w:r w:rsidRPr="00962F91">
        <w:rPr>
          <w:rFonts w:ascii="Calibri" w:hAnsi="Calibri" w:cs="Calibri"/>
          <w:b/>
          <w:bCs/>
          <w:noProof/>
          <w:lang w:val="en-US"/>
        </w:rPr>
        <w:t>42</w:t>
      </w:r>
      <w:r w:rsidRPr="00962F91">
        <w:rPr>
          <w:rFonts w:ascii="Calibri" w:hAnsi="Calibri" w:cs="Calibri"/>
          <w:noProof/>
          <w:lang w:val="en-US"/>
        </w:rPr>
        <w:t>, 109–127 (1980).</w:t>
      </w:r>
    </w:p>
    <w:p w14:paraId="4D522217" w14:textId="46F5B83D" w:rsidR="00880C88" w:rsidRPr="00880C88" w:rsidRDefault="00F20C2B" w:rsidP="00962F91">
      <w:pPr>
        <w:widowControl w:val="0"/>
        <w:autoSpaceDE w:val="0"/>
        <w:autoSpaceDN w:val="0"/>
        <w:adjustRightInd w:val="0"/>
        <w:spacing w:after="120"/>
        <w:ind w:left="640" w:hanging="640"/>
        <w:rPr>
          <w:rFonts w:ascii="Calibri" w:hAnsi="Calibri" w:cs="Calibri"/>
          <w:b/>
          <w:bCs/>
        </w:rPr>
      </w:pPr>
      <w:r>
        <w:rPr>
          <w:rFonts w:ascii="Calibri" w:hAnsi="Calibri" w:cs="Calibri"/>
          <w:b/>
          <w:bCs/>
        </w:rPr>
        <w:fldChar w:fldCharType="end"/>
      </w:r>
    </w:p>
    <w:sectPr w:rsidR="00880C88" w:rsidRPr="00880C8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0-25T11:29:00Z" w:initials="DT">
    <w:p w14:paraId="545B8B1D" w14:textId="77777777" w:rsidR="00880C88" w:rsidRDefault="00880C88" w:rsidP="00880C88">
      <w:pPr>
        <w:pStyle w:val="CommentText"/>
      </w:pPr>
      <w:r>
        <w:rPr>
          <w:rStyle w:val="CommentReference"/>
        </w:rPr>
        <w:annotationRef/>
      </w:r>
      <w:r>
        <w:t>Jon’s retained comments: flow chart/infographic</w:t>
      </w:r>
    </w:p>
  </w:comment>
  <w:comment w:id="1" w:author="carburt@student.ubc.ca" w:date="2021-10-27T08:37:00Z" w:initials="c">
    <w:p w14:paraId="1F8DF4AD" w14:textId="77777777" w:rsidR="000055BA" w:rsidRDefault="000055BA">
      <w:pPr>
        <w:pStyle w:val="CommentText"/>
      </w:pPr>
      <w:r>
        <w:rPr>
          <w:rStyle w:val="CommentReference"/>
        </w:rPr>
        <w:annotationRef/>
      </w:r>
      <w:r>
        <w:t>I thought this was slightly awkward:</w:t>
      </w:r>
    </w:p>
    <w:p w14:paraId="30425FE8" w14:textId="77777777" w:rsidR="000055BA" w:rsidRDefault="000055BA">
      <w:pPr>
        <w:pStyle w:val="CommentText"/>
      </w:pPr>
    </w:p>
    <w:p w14:paraId="1BC5F638" w14:textId="77777777" w:rsidR="000055BA" w:rsidRDefault="000055BA">
      <w:pPr>
        <w:pStyle w:val="CommentText"/>
      </w:pPr>
      <w:r>
        <w:t>“</w:t>
      </w:r>
      <w:proofErr w:type="gramStart"/>
      <w:r>
        <w:t>one</w:t>
      </w:r>
      <w:proofErr w:type="gramEnd"/>
      <w:r>
        <w:t xml:space="preserve"> of the many consequences of the </w:t>
      </w:r>
      <w:r w:rsidR="00FC3671">
        <w:t>Anthropocene”</w:t>
      </w:r>
    </w:p>
    <w:p w14:paraId="14C9EE41" w14:textId="77777777" w:rsidR="00FC3671" w:rsidRDefault="00FC3671">
      <w:pPr>
        <w:pStyle w:val="CommentText"/>
      </w:pPr>
    </w:p>
    <w:p w14:paraId="415C02EA" w14:textId="5E497678" w:rsidR="00FC3671" w:rsidRDefault="00FC3671">
      <w:pPr>
        <w:pStyle w:val="CommentText"/>
      </w:pPr>
      <w:r>
        <w:t xml:space="preserve">I don’t know, I love the fact that you are talking about this transition into a certain timeframe but </w:t>
      </w:r>
      <w:proofErr w:type="spellStart"/>
      <w:r>
        <w:t>its</w:t>
      </w:r>
      <w:proofErr w:type="spellEnd"/>
      <w:r>
        <w:t xml:space="preserve"> hard to integrate nicely.  </w:t>
      </w:r>
    </w:p>
  </w:comment>
  <w:comment w:id="2" w:author="Declan Taylor" w:date="2021-10-20T21:52:00Z" w:initials="DT">
    <w:p w14:paraId="56F4CCF2" w14:textId="77777777" w:rsidR="00880C88" w:rsidRDefault="00880C88" w:rsidP="00880C88">
      <w:pPr>
        <w:pStyle w:val="CommentText"/>
      </w:pPr>
      <w:r>
        <w:rPr>
          <w:rStyle w:val="CommentReference"/>
        </w:rPr>
        <w:annotationRef/>
      </w:r>
      <w:r>
        <w:t>I wonder if this is redundant/removable?</w:t>
      </w:r>
    </w:p>
  </w:comment>
  <w:comment w:id="3" w:author="carburt@student.ubc.ca" w:date="2021-10-27T08:54:00Z" w:initials="c">
    <w:p w14:paraId="023421F9" w14:textId="2FCC90AA" w:rsidR="00FC3671" w:rsidRDefault="00FC3671">
      <w:pPr>
        <w:pStyle w:val="CommentText"/>
      </w:pPr>
      <w:r>
        <w:rPr>
          <w:rStyle w:val="CommentReference"/>
        </w:rPr>
        <w:annotationRef/>
      </w:r>
      <w:r>
        <w:t>I would remove this word: Climate change is increasing…</w:t>
      </w:r>
    </w:p>
  </w:comment>
  <w:comment w:id="4" w:author="carburt@student.ubc.ca" w:date="2021-10-27T08:55:00Z" w:initials="c">
    <w:p w14:paraId="55D6A90C" w14:textId="593DA75B" w:rsidR="00FC3671" w:rsidRDefault="00FC3671">
      <w:pPr>
        <w:pStyle w:val="CommentText"/>
      </w:pPr>
      <w:r>
        <w:rPr>
          <w:rStyle w:val="CommentReference"/>
        </w:rPr>
        <w:annotationRef/>
      </w:r>
      <w:r>
        <w:t xml:space="preserve">I really like this broad introduction of climate change – its concise and highlights the effect climate change has on MHW. Very well done! </w:t>
      </w:r>
    </w:p>
  </w:comment>
  <w:comment w:id="5" w:author="carburt@student.ubc.ca" w:date="2021-10-27T08:57:00Z" w:initials="c">
    <w:p w14:paraId="2D4A3AC8" w14:textId="3E83927C" w:rsidR="00FC3671" w:rsidRDefault="00FC3671">
      <w:pPr>
        <w:pStyle w:val="CommentText"/>
      </w:pPr>
      <w:r>
        <w:rPr>
          <w:rStyle w:val="CommentReference"/>
        </w:rPr>
        <w:annotationRef/>
      </w:r>
      <w:r>
        <w:t>Great transition sentence!</w:t>
      </w:r>
    </w:p>
  </w:comment>
  <w:comment w:id="6" w:author="Declan Taylor" w:date="2021-10-20T21:57:00Z" w:initials="DT">
    <w:p w14:paraId="086751F5" w14:textId="77777777" w:rsidR="00880C88" w:rsidRDefault="00880C88" w:rsidP="00880C88">
      <w:pPr>
        <w:pStyle w:val="CommentText"/>
      </w:pPr>
      <w:r>
        <w:rPr>
          <w:rStyle w:val="CommentReference"/>
        </w:rPr>
        <w:annotationRef/>
      </w:r>
      <w:r>
        <w:t xml:space="preserve">Is it clear I’m talking about trophic levels? </w:t>
      </w:r>
    </w:p>
  </w:comment>
  <w:comment w:id="7" w:author="carburt@student.ubc.ca" w:date="2021-10-27T09:01:00Z" w:initials="c">
    <w:p w14:paraId="58976255" w14:textId="1E778A3D" w:rsidR="00FC3671" w:rsidRDefault="00FC3671">
      <w:pPr>
        <w:pStyle w:val="CommentText"/>
      </w:pPr>
      <w:r>
        <w:rPr>
          <w:rStyle w:val="CommentReference"/>
        </w:rPr>
        <w:annotationRef/>
      </w:r>
      <w:r w:rsidR="006A5F5E">
        <w:t>Due to the importance of this point I think utilizing the word trophic would really help the sentence.</w:t>
      </w:r>
    </w:p>
  </w:comment>
  <w:comment w:id="8" w:author="carburt@student.ubc.ca" w:date="2021-10-27T09:04:00Z" w:initials="c">
    <w:p w14:paraId="6AFF197B" w14:textId="69D30BCA" w:rsidR="006A5F5E" w:rsidRDefault="006A5F5E">
      <w:pPr>
        <w:pStyle w:val="CommentText"/>
      </w:pPr>
      <w:r>
        <w:rPr>
          <w:rStyle w:val="CommentReference"/>
        </w:rPr>
        <w:annotationRef/>
      </w:r>
      <w:r>
        <w:t>What about thermal stress? Links it more tightly to your study?</w:t>
      </w:r>
    </w:p>
  </w:comment>
  <w:comment w:id="9" w:author="carburt@student.ubc.ca" w:date="2021-10-27T09:05:00Z" w:initials="c">
    <w:p w14:paraId="607839CB" w14:textId="1BB46DC8" w:rsidR="006A5F5E" w:rsidRDefault="006A5F5E">
      <w:pPr>
        <w:pStyle w:val="CommentText"/>
      </w:pPr>
      <w:r>
        <w:rPr>
          <w:rStyle w:val="CommentReference"/>
        </w:rPr>
        <w:annotationRef/>
      </w:r>
      <w:r>
        <w:t>Personally, I would prefer if you ended the sentence here and started the next one with “As a result, starvation induced die offs”</w:t>
      </w:r>
    </w:p>
  </w:comment>
  <w:comment w:id="10" w:author="carburt@student.ubc.ca" w:date="2021-10-27T09:23:00Z" w:initials="c">
    <w:p w14:paraId="3EA61477" w14:textId="77777777" w:rsidR="006A5F5E" w:rsidRDefault="006A5F5E">
      <w:pPr>
        <w:pStyle w:val="CommentText"/>
      </w:pPr>
      <w:r>
        <w:rPr>
          <w:rStyle w:val="CommentReference"/>
        </w:rPr>
        <w:annotationRef/>
      </w:r>
      <w:r>
        <w:t xml:space="preserve">Another small comment but I would prefer it to </w:t>
      </w:r>
      <w:proofErr w:type="gramStart"/>
      <w:r>
        <w:t>be</w:t>
      </w:r>
      <w:r w:rsidR="00607310">
        <w:t>:</w:t>
      </w:r>
      <w:proofErr w:type="gramEnd"/>
      <w:r>
        <w:t xml:space="preserve"> </w:t>
      </w:r>
      <w:r w:rsidR="00607310">
        <w:t>this MHW, and others of comparable severity, have…</w:t>
      </w:r>
    </w:p>
    <w:p w14:paraId="73E448CD" w14:textId="60CD2170" w:rsidR="00607310" w:rsidRDefault="00607310">
      <w:pPr>
        <w:pStyle w:val="CommentText"/>
      </w:pPr>
      <w:r>
        <w:t>I think the importance of the point should be in the text and not parentheses</w:t>
      </w:r>
    </w:p>
  </w:comment>
  <w:comment w:id="11" w:author="carburt@student.ubc.ca" w:date="2021-10-27T10:31:00Z" w:initials="c">
    <w:p w14:paraId="6F5CFFD6" w14:textId="5CD35A9D" w:rsidR="002D35C2" w:rsidRDefault="002D35C2">
      <w:pPr>
        <w:pStyle w:val="CommentText"/>
      </w:pPr>
      <w:r>
        <w:rPr>
          <w:rStyle w:val="CommentReference"/>
        </w:rPr>
        <w:annotationRef/>
      </w:r>
      <w:r>
        <w:t>In myriad ways</w:t>
      </w:r>
    </w:p>
  </w:comment>
  <w:comment w:id="12" w:author="carburt@student.ubc.ca" w:date="2021-10-27T10:33:00Z" w:initials="c">
    <w:p w14:paraId="334817D2" w14:textId="29261F1A" w:rsidR="002D35C2" w:rsidRDefault="002D35C2">
      <w:pPr>
        <w:pStyle w:val="CommentText"/>
      </w:pPr>
      <w:r>
        <w:rPr>
          <w:rStyle w:val="CommentReference"/>
        </w:rPr>
        <w:annotationRef/>
      </w:r>
      <w:r>
        <w:t>Love this thoug</w:t>
      </w:r>
      <w:r w:rsidR="005B7D48">
        <w:t xml:space="preserve">h, </w:t>
      </w:r>
      <w:proofErr w:type="spellStart"/>
      <w:r w:rsidR="005B7D48">
        <w:t>yall</w:t>
      </w:r>
      <w:proofErr w:type="spellEnd"/>
      <w:r w:rsidR="005B7D48">
        <w:t xml:space="preserve"> sounding wise</w:t>
      </w:r>
    </w:p>
  </w:comment>
  <w:comment w:id="13" w:author="Declan Taylor" w:date="2021-10-25T19:07:00Z" w:initials="DT">
    <w:p w14:paraId="7EBFE902" w14:textId="77777777" w:rsidR="00880C88" w:rsidRDefault="00880C88" w:rsidP="00880C88">
      <w:pPr>
        <w:pStyle w:val="CommentText"/>
      </w:pPr>
      <w:r>
        <w:rPr>
          <w:rStyle w:val="CommentReference"/>
        </w:rPr>
        <w:annotationRef/>
      </w:r>
      <w:r>
        <w:t>physiology</w:t>
      </w:r>
    </w:p>
  </w:comment>
  <w:comment w:id="14" w:author="carburt@student.ubc.ca" w:date="2021-10-27T12:50:00Z" w:initials="c">
    <w:p w14:paraId="19A85825" w14:textId="3F72D711" w:rsidR="005B7D48" w:rsidRDefault="005B7D48">
      <w:pPr>
        <w:pStyle w:val="CommentText"/>
      </w:pPr>
      <w:r>
        <w:rPr>
          <w:rStyle w:val="CommentReference"/>
        </w:rPr>
        <w:annotationRef/>
      </w:r>
      <w:r>
        <w:t xml:space="preserve">yes filling this paragraph out with 2-3 more </w:t>
      </w:r>
      <w:proofErr w:type="gramStart"/>
      <w:r>
        <w:t>sentences  is</w:t>
      </w:r>
      <w:proofErr w:type="gramEnd"/>
      <w:r>
        <w:t xml:space="preserve"> key</w:t>
      </w:r>
    </w:p>
  </w:comment>
  <w:comment w:id="15" w:author="carburt@student.ubc.ca" w:date="2021-10-27T12:50:00Z" w:initials="c">
    <w:p w14:paraId="3683E630" w14:textId="288F39C7" w:rsidR="005B7D48" w:rsidRDefault="005B7D48">
      <w:pPr>
        <w:pStyle w:val="CommentText"/>
      </w:pPr>
      <w:r>
        <w:rPr>
          <w:rStyle w:val="CommentReference"/>
        </w:rPr>
        <w:annotationRef/>
      </w:r>
      <w:r>
        <w:t>good transition sentence!</w:t>
      </w:r>
    </w:p>
  </w:comment>
  <w:comment w:id="16" w:author="Declan Taylor" w:date="2021-10-25T19:39:00Z" w:initials="DT">
    <w:p w14:paraId="235AFD18" w14:textId="77777777" w:rsidR="00880C88" w:rsidRDefault="00880C88" w:rsidP="00880C88">
      <w:pPr>
        <w:pStyle w:val="CommentText"/>
      </w:pPr>
      <w:r>
        <w:rPr>
          <w:rStyle w:val="CommentReference"/>
        </w:rPr>
        <w:annotationRef/>
      </w:r>
      <w:r>
        <w:t>Not sure if this sentence is necessary.</w:t>
      </w:r>
    </w:p>
  </w:comment>
  <w:comment w:id="17" w:author="carburt@student.ubc.ca" w:date="2021-10-27T12:56:00Z" w:initials="c">
    <w:p w14:paraId="29D6904E" w14:textId="4AC69D83" w:rsidR="003A37A3" w:rsidRDefault="003A37A3">
      <w:pPr>
        <w:pStyle w:val="CommentText"/>
      </w:pPr>
      <w:r>
        <w:rPr>
          <w:rStyle w:val="CommentReference"/>
        </w:rPr>
        <w:annotationRef/>
      </w:r>
      <w:r>
        <w:t xml:space="preserve">I think the example is nice considering it’s a big part of your study, however, I think it isn’t necessarily clear whether you are stating </w:t>
      </w:r>
      <w:proofErr w:type="gramStart"/>
      <w:r>
        <w:t>whether or not</w:t>
      </w:r>
      <w:proofErr w:type="gramEnd"/>
      <w:r>
        <w:t xml:space="preserve"> this event is at least speculated to have occurred due to WWA or they just so happened to coincide </w:t>
      </w:r>
    </w:p>
  </w:comment>
  <w:comment w:id="18" w:author="carburt@student.ubc.ca" w:date="2021-10-27T12:59:00Z" w:initials="c">
    <w:p w14:paraId="48377405" w14:textId="0B3D9FF7" w:rsidR="00153610" w:rsidRDefault="00153610">
      <w:pPr>
        <w:pStyle w:val="CommentText"/>
      </w:pPr>
      <w:r>
        <w:rPr>
          <w:rStyle w:val="CommentReference"/>
        </w:rPr>
        <w:annotationRef/>
      </w:r>
      <w:r>
        <w:t xml:space="preserve">Great summary of the general impacts of MHW on epidemics -&gt; echinoderms and wasting -&gt; specifically your study organism </w:t>
      </w:r>
    </w:p>
  </w:comment>
  <w:comment w:id="19" w:author="carburt@student.ubc.ca" w:date="2021-10-27T17:53:00Z" w:initials="c">
    <w:p w14:paraId="72AE4AC9" w14:textId="0298E178" w:rsidR="00943FCA" w:rsidRDefault="00943FCA">
      <w:pPr>
        <w:pStyle w:val="CommentText"/>
      </w:pPr>
      <w:r>
        <w:rPr>
          <w:rStyle w:val="CommentReference"/>
        </w:rPr>
        <w:annotationRef/>
      </w:r>
      <w:r>
        <w:t xml:space="preserve">This may be very </w:t>
      </w:r>
      <w:proofErr w:type="gramStart"/>
      <w:r>
        <w:t>personal,</w:t>
      </w:r>
      <w:proofErr w:type="gramEnd"/>
      <w:r>
        <w:t xml:space="preserve"> however, I feel like you use these too much. </w:t>
      </w:r>
    </w:p>
  </w:comment>
  <w:comment w:id="20" w:author="carburt@student.ubc.ca" w:date="2021-10-27T17:57:00Z" w:initials="c">
    <w:p w14:paraId="3E0E718A" w14:textId="1CA72590" w:rsidR="00943FCA" w:rsidRDefault="00943FCA">
      <w:pPr>
        <w:pStyle w:val="CommentText"/>
      </w:pPr>
      <w:r>
        <w:rPr>
          <w:rStyle w:val="CommentReference"/>
        </w:rPr>
        <w:annotationRef/>
      </w:r>
      <w:r>
        <w:t xml:space="preserve">I would end sentence and just start with This is concerning </w:t>
      </w:r>
    </w:p>
  </w:comment>
  <w:comment w:id="21" w:author="carburt@student.ubc.ca" w:date="2021-10-27T18:20:00Z" w:initials="c">
    <w:p w14:paraId="66B567F9" w14:textId="5D0AF294" w:rsidR="008D509F" w:rsidRDefault="008D509F">
      <w:pPr>
        <w:pStyle w:val="CommentText"/>
      </w:pPr>
      <w:r>
        <w:rPr>
          <w:rStyle w:val="CommentReference"/>
        </w:rPr>
        <w:annotationRef/>
      </w:r>
      <w:r>
        <w:t xml:space="preserve">Really like this last point </w:t>
      </w:r>
      <w:r>
        <w:sym w:font="Wingdings" w:char="F04A"/>
      </w:r>
    </w:p>
  </w:comment>
  <w:comment w:id="22" w:author="Declan Taylor" w:date="2021-10-25T19:46:00Z" w:initials="DT">
    <w:p w14:paraId="74AC55DC" w14:textId="77777777" w:rsidR="00880C88" w:rsidRDefault="00880C88" w:rsidP="00880C88">
      <w:pPr>
        <w:pStyle w:val="CommentText"/>
      </w:pPr>
      <w:r>
        <w:rPr>
          <w:rStyle w:val="CommentReference"/>
        </w:rPr>
        <w:annotationRef/>
      </w:r>
      <w:r>
        <w:t>love this</w:t>
      </w:r>
    </w:p>
  </w:comment>
  <w:comment w:id="23" w:author="Declan Taylor" w:date="2021-10-25T19:44:00Z" w:initials="DT">
    <w:p w14:paraId="1266D874" w14:textId="77777777" w:rsidR="00880C88" w:rsidRDefault="00880C88" w:rsidP="00880C88">
      <w:pPr>
        <w:pStyle w:val="CommentText"/>
      </w:pPr>
      <w:r>
        <w:rPr>
          <w:rStyle w:val="CommentReference"/>
        </w:rPr>
        <w:annotationRef/>
      </w:r>
      <w:r>
        <w:t>I think we need a citation for this.</w:t>
      </w:r>
    </w:p>
  </w:comment>
  <w:comment w:id="24" w:author="carburt@student.ubc.ca" w:date="2021-10-27T18:22:00Z" w:initials="c">
    <w:p w14:paraId="1B63EBE3" w14:textId="77777777" w:rsidR="00E07027" w:rsidRDefault="00E07027">
      <w:pPr>
        <w:pStyle w:val="CommentText"/>
      </w:pPr>
      <w:r>
        <w:rPr>
          <w:rStyle w:val="CommentReference"/>
        </w:rPr>
        <w:annotationRef/>
      </w:r>
      <w:r>
        <w:t>I like how your important ecological points are ordered accordingly to your topic sentence. I would mention that maybe a small transition word to explain the economic points.</w:t>
      </w:r>
    </w:p>
    <w:p w14:paraId="07767402" w14:textId="77777777" w:rsidR="00E07027" w:rsidRDefault="00E07027">
      <w:pPr>
        <w:pStyle w:val="CommentText"/>
      </w:pPr>
    </w:p>
    <w:p w14:paraId="1F0397D8" w14:textId="699A8CF3" w:rsidR="00E07027" w:rsidRDefault="00E07027">
      <w:pPr>
        <w:pStyle w:val="CommentText"/>
      </w:pPr>
      <w:r>
        <w:t>Maybe something as simple as: Economically, North America…</w:t>
      </w:r>
    </w:p>
  </w:comment>
  <w:comment w:id="25" w:author="carburt@student.ubc.ca" w:date="2021-10-27T18:28:00Z" w:initials="c">
    <w:p w14:paraId="4A8118BE" w14:textId="7C3737B5" w:rsidR="006D5011" w:rsidRDefault="006D5011">
      <w:pPr>
        <w:pStyle w:val="CommentText"/>
      </w:pPr>
      <w:r>
        <w:rPr>
          <w:rStyle w:val="CommentReference"/>
        </w:rPr>
        <w:annotationRef/>
      </w:r>
      <w:r>
        <w:t>Measured the direct</w:t>
      </w:r>
    </w:p>
  </w:comment>
  <w:comment w:id="26" w:author="Declan Taylor" w:date="2021-10-25T19:54:00Z" w:initials="DT">
    <w:p w14:paraId="0E8A939D" w14:textId="77777777" w:rsidR="00880C88" w:rsidRDefault="00880C88" w:rsidP="00880C88">
      <w:pPr>
        <w:pStyle w:val="CommentText"/>
      </w:pPr>
      <w:r>
        <w:rPr>
          <w:rStyle w:val="CommentReference"/>
        </w:rPr>
        <w:annotationRef/>
      </w:r>
      <w:r>
        <w:t>This part needs work from us!</w:t>
      </w:r>
    </w:p>
  </w:comment>
  <w:comment w:id="28" w:author="Declan Taylor" w:date="2021-10-25T19:55:00Z" w:initials="DT">
    <w:p w14:paraId="754DADB9" w14:textId="77777777" w:rsidR="00880C88" w:rsidRDefault="00880C88" w:rsidP="00880C88">
      <w:pPr>
        <w:pStyle w:val="CommentText"/>
      </w:pPr>
      <w:r>
        <w:t>“</w:t>
      </w:r>
      <w:r>
        <w:rPr>
          <w:rStyle w:val="CommentReference"/>
        </w:rPr>
        <w:annotationRef/>
      </w:r>
      <w:r>
        <w:t>Anomalously warm temperature”?</w:t>
      </w:r>
    </w:p>
  </w:comment>
  <w:comment w:id="29" w:author="Declan Taylor" w:date="2021-10-25T19:52:00Z" w:initials="DT">
    <w:p w14:paraId="400E7B2F" w14:textId="77777777" w:rsidR="00880C88" w:rsidRDefault="00880C88" w:rsidP="00880C88">
      <w:pPr>
        <w:pStyle w:val="CommentText"/>
      </w:pPr>
      <w:r>
        <w:rPr>
          <w:rStyle w:val="CommentReference"/>
        </w:rPr>
        <w:annotationRef/>
      </w:r>
      <w:r>
        <w:t>Rewrite:</w:t>
      </w:r>
    </w:p>
    <w:p w14:paraId="06987FFC" w14:textId="77777777" w:rsidR="00880C88" w:rsidRDefault="00880C88" w:rsidP="00880C88">
      <w:pPr>
        <w:pStyle w:val="CommentText"/>
        <w:numPr>
          <w:ilvl w:val="0"/>
          <w:numId w:val="1"/>
        </w:numPr>
      </w:pPr>
      <w:r>
        <w:t xml:space="preserve"> break up into more alternative hypotheses</w:t>
      </w:r>
    </w:p>
    <w:p w14:paraId="2372AC15" w14:textId="77777777" w:rsidR="00880C88" w:rsidRDefault="00880C88" w:rsidP="00880C88">
      <w:pPr>
        <w:pStyle w:val="CommentText"/>
        <w:numPr>
          <w:ilvl w:val="0"/>
          <w:numId w:val="1"/>
        </w:numPr>
      </w:pPr>
      <w:r>
        <w:t xml:space="preserve"> focus on strong biological explanations</w:t>
      </w:r>
    </w:p>
    <w:p w14:paraId="01406AB0" w14:textId="77777777" w:rsidR="00880C88" w:rsidRDefault="00880C88" w:rsidP="00880C88">
      <w:pPr>
        <w:pStyle w:val="CommentText"/>
        <w:numPr>
          <w:ilvl w:val="0"/>
          <w:numId w:val="1"/>
        </w:numPr>
      </w:pPr>
      <w:r>
        <w:t xml:space="preserve"> indicate something that will be more clearly proved/tested in the methods. </w:t>
      </w:r>
    </w:p>
  </w:comment>
  <w:comment w:id="30" w:author="Declan Taylor" w:date="2021-10-25T19:54:00Z" w:initials="DT">
    <w:p w14:paraId="1F49993D" w14:textId="77777777" w:rsidR="00880C88" w:rsidRDefault="00880C88" w:rsidP="00880C88">
      <w:pPr>
        <w:pStyle w:val="CommentText"/>
      </w:pPr>
      <w:r>
        <w:rPr>
          <w:rStyle w:val="CommentReference"/>
        </w:rPr>
        <w:annotationRef/>
      </w:r>
      <w:r>
        <w:t xml:space="preserve">There’s certainly disease or virus in every population (wasting viruses are normally already in the </w:t>
      </w:r>
      <w:proofErr w:type="spellStart"/>
      <w:r>
        <w:t>virome</w:t>
      </w:r>
      <w:proofErr w:type="spellEnd"/>
      <w:r>
        <w:t xml:space="preserve"> pre wasting) </w:t>
      </w:r>
    </w:p>
  </w:comment>
  <w:comment w:id="27" w:author="carburt@student.ubc.ca" w:date="2021-10-27T23:14:00Z" w:initials="c">
    <w:p w14:paraId="10CAD87F" w14:textId="2E0A7DF3" w:rsidR="00BB26D4" w:rsidRDefault="00BB26D4">
      <w:pPr>
        <w:pStyle w:val="CommentText"/>
      </w:pPr>
      <w:r>
        <w:rPr>
          <w:rStyle w:val="CommentReference"/>
        </w:rPr>
        <w:annotationRef/>
      </w:r>
      <w:r w:rsidR="0057135B">
        <w:t xml:space="preserve">These hypotheses seem to infer your predictions in them and potentially aren’t asking a question but describing what is to be seen. For example, I may use the </w:t>
      </w:r>
      <w:r w:rsidR="0057135B" w:rsidRPr="00354577">
        <w:rPr>
          <w:highlight w:val="green"/>
        </w:rPr>
        <w:t>treatment</w:t>
      </w:r>
      <w:r w:rsidR="0057135B">
        <w:t xml:space="preserve"> affects the </w:t>
      </w:r>
      <w:r w:rsidR="0057135B" w:rsidRPr="00354577">
        <w:rPr>
          <w:highlight w:val="cyan"/>
        </w:rPr>
        <w:t>pattern</w:t>
      </w:r>
      <w:r w:rsidR="0057135B">
        <w:t xml:space="preserve"> caused by the </w:t>
      </w:r>
      <w:r w:rsidR="0057135B" w:rsidRPr="00354577">
        <w:rPr>
          <w:highlight w:val="magenta"/>
        </w:rPr>
        <w:t>mechanism</w:t>
      </w:r>
      <w:r w:rsidR="0057135B">
        <w:t xml:space="preserve"> approach:</w:t>
      </w:r>
    </w:p>
    <w:p w14:paraId="45BE3BD7" w14:textId="77777777" w:rsidR="0057135B" w:rsidRDefault="0057135B">
      <w:pPr>
        <w:pStyle w:val="CommentText"/>
      </w:pPr>
    </w:p>
    <w:p w14:paraId="5C3EAB6F" w14:textId="1AC03326" w:rsidR="0057135B" w:rsidRDefault="00354577" w:rsidP="0057135B">
      <w:pPr>
        <w:pStyle w:val="CommentText"/>
        <w:numPr>
          <w:ilvl w:val="0"/>
          <w:numId w:val="2"/>
        </w:numPr>
      </w:pPr>
      <w:r w:rsidRPr="00354577">
        <w:rPr>
          <w:highlight w:val="green"/>
        </w:rPr>
        <w:t>The</w:t>
      </w:r>
      <w:r w:rsidR="0057135B" w:rsidRPr="00354577">
        <w:rPr>
          <w:highlight w:val="green"/>
        </w:rPr>
        <w:t xml:space="preserve"> prolonged exposure to temps exceeding the normal range of sea cucumbers</w:t>
      </w:r>
      <w:r w:rsidR="0057135B">
        <w:t xml:space="preserve"> </w:t>
      </w:r>
      <w:r>
        <w:t xml:space="preserve">affects </w:t>
      </w:r>
      <w:r w:rsidRPr="00354577">
        <w:rPr>
          <w:highlight w:val="cyan"/>
        </w:rPr>
        <w:t>the mortality of sea cucumbers</w:t>
      </w:r>
      <w:r>
        <w:t xml:space="preserve"> </w:t>
      </w:r>
      <w:r w:rsidRPr="00354577">
        <w:rPr>
          <w:highlight w:val="magenta"/>
        </w:rPr>
        <w:t>due to thermal stress</w:t>
      </w:r>
      <w:r>
        <w:t xml:space="preserve"> (or something like this)</w:t>
      </w:r>
    </w:p>
  </w:comment>
  <w:comment w:id="31" w:author="carburt@student.ubc.ca" w:date="2021-10-27T18:31:00Z" w:initials="c">
    <w:p w14:paraId="7C8F3A58" w14:textId="684C2B16" w:rsidR="00F108CB" w:rsidRDefault="00F108CB">
      <w:pPr>
        <w:pStyle w:val="CommentText"/>
      </w:pPr>
      <w:r>
        <w:rPr>
          <w:rStyle w:val="CommentReference"/>
        </w:rPr>
        <w:annotationRef/>
      </w:r>
      <w:r>
        <w:t>I like how you tie everything back together reminding the reader of what your study is doing in a broader scale!</w:t>
      </w:r>
    </w:p>
  </w:comment>
  <w:comment w:id="32" w:author="carburt@student.ubc.ca" w:date="2021-10-27T18:37:00Z" w:initials="c">
    <w:p w14:paraId="428B99BB" w14:textId="7D842CC8" w:rsidR="008E1B87" w:rsidRDefault="008E1B87">
      <w:pPr>
        <w:pStyle w:val="CommentText"/>
      </w:pPr>
      <w:r>
        <w:rPr>
          <w:rStyle w:val="CommentReference"/>
        </w:rPr>
        <w:annotationRef/>
      </w:r>
      <w:r>
        <w:t xml:space="preserve">Bold statement </w:t>
      </w:r>
      <w:r>
        <w:sym w:font="Wingdings" w:char="F04A"/>
      </w:r>
    </w:p>
  </w:comment>
  <w:comment w:id="33" w:author="carburt@student.ubc.ca" w:date="2021-10-27T23:45:00Z" w:initials="c">
    <w:p w14:paraId="3B53EFE6" w14:textId="5F21E30F" w:rsidR="00A33714" w:rsidRDefault="00A33714">
      <w:pPr>
        <w:pStyle w:val="CommentText"/>
      </w:pPr>
      <w:r>
        <w:rPr>
          <w:rStyle w:val="CommentReference"/>
        </w:rPr>
        <w:annotationRef/>
      </w:r>
      <w:r>
        <w:t xml:space="preserve">Maybe saying from </w:t>
      </w:r>
      <w:proofErr w:type="spellStart"/>
      <w:r>
        <w:t>Barkely</w:t>
      </w:r>
      <w:proofErr w:type="spellEnd"/>
      <w:r>
        <w:t xml:space="preserve"> sound BC makes it flow </w:t>
      </w:r>
      <w:proofErr w:type="gramStart"/>
      <w:r>
        <w:t>nicer</w:t>
      </w:r>
      <w:proofErr w:type="gramEnd"/>
      <w:r>
        <w:t xml:space="preserve"> but it is less specific so not sure</w:t>
      </w:r>
    </w:p>
  </w:comment>
  <w:comment w:id="34" w:author="carburt@student.ubc.ca" w:date="2021-10-27T23:36:00Z" w:initials="c">
    <w:p w14:paraId="6B1A47F9" w14:textId="222FA5B4" w:rsidR="00CD38CA" w:rsidRDefault="00CD38CA">
      <w:pPr>
        <w:pStyle w:val="CommentText"/>
      </w:pPr>
      <w:r>
        <w:rPr>
          <w:rStyle w:val="CommentReference"/>
        </w:rPr>
        <w:annotationRef/>
      </w:r>
      <w:r>
        <w:t xml:space="preserve">Why? </w:t>
      </w:r>
    </w:p>
  </w:comment>
  <w:comment w:id="35" w:author="Declan Taylor" w:date="2021-10-24T12:10:00Z" w:initials="DT">
    <w:p w14:paraId="65886E95" w14:textId="77777777" w:rsidR="00880C88" w:rsidRDefault="00880C88" w:rsidP="00880C88">
      <w:pPr>
        <w:pStyle w:val="CommentText"/>
      </w:pPr>
      <w:r>
        <w:rPr>
          <w:rStyle w:val="CommentReference"/>
        </w:rPr>
        <w:annotationRef/>
      </w:r>
      <w:r>
        <w:t xml:space="preserve">Added at what rate? How often? </w:t>
      </w:r>
      <w:proofErr w:type="spellStart"/>
      <w:r>
        <w:t>etc</w:t>
      </w:r>
      <w:proofErr w:type="spellEnd"/>
      <w:r>
        <w:t>?</w:t>
      </w:r>
    </w:p>
  </w:comment>
  <w:comment w:id="36" w:author="carburt@student.ubc.ca" w:date="2021-10-27T18:40:00Z" w:initials="c">
    <w:p w14:paraId="7E3CC892" w14:textId="1957B624" w:rsidR="008E1B87" w:rsidRDefault="008E1B87">
      <w:pPr>
        <w:pStyle w:val="CommentText"/>
      </w:pPr>
      <w:r>
        <w:rPr>
          <w:rStyle w:val="CommentReference"/>
        </w:rPr>
        <w:annotationRef/>
      </w:r>
      <w:r>
        <w:t>Very cool</w:t>
      </w:r>
    </w:p>
  </w:comment>
  <w:comment w:id="37" w:author="Declan Taylor" w:date="2021-10-24T15:31:00Z" w:initials="DT">
    <w:p w14:paraId="3E074307" w14:textId="77777777" w:rsidR="00880C88" w:rsidRDefault="00880C88" w:rsidP="00880C88">
      <w:pPr>
        <w:pStyle w:val="CommentText"/>
      </w:pPr>
      <w:r>
        <w:rPr>
          <w:rStyle w:val="CommentReference"/>
        </w:rPr>
        <w:annotationRef/>
      </w:r>
      <w:r>
        <w:t>specimen?</w:t>
      </w:r>
    </w:p>
  </w:comment>
  <w:comment w:id="38" w:author="Declan Taylor" w:date="2021-10-25T20:17:00Z" w:initials="DT">
    <w:p w14:paraId="37A32D20" w14:textId="77777777" w:rsidR="00880C88" w:rsidRDefault="00880C88" w:rsidP="00880C88">
      <w:pPr>
        <w:pStyle w:val="CommentText"/>
      </w:pPr>
      <w:r>
        <w:rPr>
          <w:rStyle w:val="CommentReference"/>
        </w:rPr>
        <w:annotationRef/>
      </w:r>
      <w:r>
        <w:t>Paragraph break?</w:t>
      </w:r>
    </w:p>
  </w:comment>
  <w:comment w:id="39" w:author="carburt@student.ubc.ca" w:date="2021-10-27T23:37:00Z" w:initials="c">
    <w:p w14:paraId="18F4ADFB" w14:textId="2D7913B9" w:rsidR="00CD38CA" w:rsidRDefault="00CD38CA">
      <w:pPr>
        <w:pStyle w:val="CommentText"/>
      </w:pPr>
      <w:r>
        <w:rPr>
          <w:rStyle w:val="CommentReference"/>
        </w:rPr>
        <w:annotationRef/>
      </w:r>
      <w:r>
        <w:t xml:space="preserve">Really like how you explain the importance of the data you are collecting </w:t>
      </w:r>
    </w:p>
  </w:comment>
  <w:comment w:id="40" w:author="carburt@student.ubc.ca" w:date="2021-10-27T23:39:00Z" w:initials="c">
    <w:p w14:paraId="18F66405" w14:textId="61117AEE" w:rsidR="00CD38CA" w:rsidRDefault="00CD38CA">
      <w:pPr>
        <w:pStyle w:val="CommentText"/>
      </w:pPr>
      <w:r>
        <w:rPr>
          <w:rStyle w:val="CommentReference"/>
        </w:rPr>
        <w:annotationRef/>
      </w:r>
      <w:r>
        <w:t>Cool and unsettling…</w:t>
      </w:r>
    </w:p>
  </w:comment>
  <w:comment w:id="41" w:author="Declan Taylor" w:date="2021-10-25T20:18:00Z" w:initials="DT">
    <w:p w14:paraId="0A06E657" w14:textId="77777777" w:rsidR="00880C88" w:rsidRDefault="00880C88" w:rsidP="00880C88">
      <w:pPr>
        <w:pStyle w:val="CommentText"/>
      </w:pPr>
      <w:r>
        <w:rPr>
          <w:rStyle w:val="CommentReference"/>
        </w:rPr>
        <w:annotationRef/>
      </w:r>
      <w:r>
        <w:t>Maybe we find multiple sources?</w:t>
      </w:r>
    </w:p>
  </w:comment>
  <w:comment w:id="43" w:author="Declan Taylor" w:date="2021-10-24T12:15:00Z" w:initials="DT">
    <w:p w14:paraId="45BF568C" w14:textId="77777777" w:rsidR="00880C88" w:rsidRDefault="00880C88" w:rsidP="00880C88">
      <w:pPr>
        <w:pStyle w:val="CommentText"/>
      </w:pPr>
      <w:r>
        <w:rPr>
          <w:rStyle w:val="CommentReference"/>
        </w:rPr>
        <w:annotationRef/>
      </w:r>
      <w:r>
        <w:t>Is this too colloquial?</w:t>
      </w:r>
    </w:p>
  </w:comment>
  <w:comment w:id="44" w:author="carburt@student.ubc.ca" w:date="2021-10-27T23:42:00Z" w:initials="c">
    <w:p w14:paraId="4629C6F4" w14:textId="4023D211" w:rsidR="00CD38CA" w:rsidRDefault="00CD38CA">
      <w:pPr>
        <w:pStyle w:val="CommentText"/>
      </w:pPr>
      <w:r>
        <w:rPr>
          <w:rStyle w:val="CommentReference"/>
        </w:rPr>
        <w:annotationRef/>
      </w:r>
      <w:r>
        <w:t xml:space="preserve">This didn’t cross my mind when I read it </w:t>
      </w:r>
    </w:p>
  </w:comment>
  <w:comment w:id="42" w:author="carburt@student.ubc.ca" w:date="2021-10-27T23:41:00Z" w:initials="c">
    <w:p w14:paraId="76A5F95D" w14:textId="2782209C" w:rsidR="00CD38CA" w:rsidRDefault="00CD38CA">
      <w:pPr>
        <w:pStyle w:val="CommentText"/>
      </w:pPr>
      <w:r>
        <w:rPr>
          <w:rStyle w:val="CommentReference"/>
        </w:rPr>
        <w:annotationRef/>
      </w:r>
      <w:r>
        <w:t>Is the idea that if they don’t poop then they don’t have internal organs (as cannot go through the digestions process)? If this is the case, maybe a short sentence explaining this wouldn’t harm and maybe prevent any initial confusion</w:t>
      </w:r>
    </w:p>
  </w:comment>
  <w:comment w:id="45" w:author="Declan Taylor" w:date="2021-10-24T17:39:00Z" w:initials="DT">
    <w:p w14:paraId="58680283" w14:textId="77777777" w:rsidR="00880C88" w:rsidRDefault="00880C88" w:rsidP="00880C88">
      <w:pPr>
        <w:pStyle w:val="CommentText"/>
      </w:pPr>
      <w:r>
        <w:rPr>
          <w:rStyle w:val="CommentReference"/>
        </w:rPr>
        <w:annotationRef/>
      </w:r>
      <w:r>
        <w:t>terminology</w:t>
      </w:r>
    </w:p>
  </w:comment>
  <w:comment w:id="46" w:author="carburt@student.ubc.ca" w:date="2021-10-27T23:42:00Z" w:initials="c">
    <w:p w14:paraId="393EAB25" w14:textId="5779B54D" w:rsidR="00CD38CA" w:rsidRDefault="00CD38CA">
      <w:pPr>
        <w:pStyle w:val="CommentText"/>
      </w:pPr>
      <w:r>
        <w:rPr>
          <w:rStyle w:val="CommentReference"/>
        </w:rPr>
        <w:annotationRef/>
      </w:r>
      <w:r>
        <w:t xml:space="preserve">gut-having makes me chuckle </w:t>
      </w:r>
      <w:r>
        <w:sym w:font="Wingdings" w:char="F04A"/>
      </w:r>
    </w:p>
  </w:comment>
  <w:comment w:id="47" w:author="Declan Taylor" w:date="2021-10-25T20:14:00Z" w:initials="DT">
    <w:p w14:paraId="29354AA3" w14:textId="77777777" w:rsidR="00880C88" w:rsidRDefault="00880C88" w:rsidP="00880C88">
      <w:pPr>
        <w:pStyle w:val="CommentText"/>
      </w:pPr>
      <w:r>
        <w:t xml:space="preserve">@Jon </w:t>
      </w:r>
      <w:r>
        <w:rPr>
          <w:rStyle w:val="CommentReference"/>
        </w:rPr>
        <w:annotationRef/>
      </w:r>
      <w:r>
        <w:t xml:space="preserve">Deeper would make more even annual </w:t>
      </w:r>
      <w:proofErr w:type="gramStart"/>
      <w:r>
        <w:t>temperatures</w:t>
      </w:r>
      <w:proofErr w:type="gramEnd"/>
      <w:r>
        <w:t xml:space="preserve"> wouldn’t it?</w:t>
      </w:r>
    </w:p>
  </w:comment>
  <w:comment w:id="48" w:author="Declan Taylor" w:date="2021-10-25T20:14:00Z" w:initials="DT">
    <w:p w14:paraId="7C7D0A08" w14:textId="77777777" w:rsidR="00880C88" w:rsidRDefault="00880C88" w:rsidP="00880C88">
      <w:pPr>
        <w:pStyle w:val="CommentText"/>
      </w:pPr>
      <w:r>
        <w:rPr>
          <w:rStyle w:val="CommentReference"/>
        </w:rPr>
        <w:annotationRef/>
      </w:r>
      <w:r>
        <w:t>what depth?</w:t>
      </w:r>
    </w:p>
  </w:comment>
  <w:comment w:id="49" w:author="carburt@student.ubc.ca" w:date="2021-10-27T23:47:00Z" w:initials="c">
    <w:p w14:paraId="4C64068A" w14:textId="1E5F302B" w:rsidR="00590603" w:rsidRDefault="00590603">
      <w:pPr>
        <w:pStyle w:val="CommentText"/>
      </w:pPr>
      <w:r>
        <w:rPr>
          <w:rStyle w:val="CommentReference"/>
        </w:rPr>
        <w:annotationRef/>
      </w:r>
      <w:proofErr w:type="gramStart"/>
      <w:r>
        <w:t>Yes</w:t>
      </w:r>
      <w:proofErr w:type="gramEnd"/>
      <w:r>
        <w:t xml:space="preserve"> this is important </w:t>
      </w:r>
    </w:p>
  </w:comment>
  <w:comment w:id="50" w:author="carburt@student.ubc.ca" w:date="2021-10-27T23:48:00Z" w:initials="c">
    <w:p w14:paraId="7EEC3C92" w14:textId="22F5FA49" w:rsidR="00590603" w:rsidRDefault="00590603">
      <w:pPr>
        <w:pStyle w:val="CommentText"/>
      </w:pPr>
      <w:r>
        <w:rPr>
          <w:rStyle w:val="CommentReference"/>
        </w:rPr>
        <w:annotationRef/>
      </w:r>
      <w:r>
        <w:t>Could the significance of this treatment be stated here –</w:t>
      </w:r>
    </w:p>
    <w:p w14:paraId="4E75C5D5" w14:textId="77777777" w:rsidR="00590603" w:rsidRDefault="00590603">
      <w:pPr>
        <w:pStyle w:val="CommentText"/>
      </w:pPr>
    </w:p>
    <w:p w14:paraId="2091046F" w14:textId="21ADA3C7" w:rsidR="00590603" w:rsidRDefault="00590603">
      <w:pPr>
        <w:pStyle w:val="CommentText"/>
      </w:pPr>
      <w:r>
        <w:t xml:space="preserve">Even if </w:t>
      </w:r>
      <w:proofErr w:type="spellStart"/>
      <w:r>
        <w:t>its</w:t>
      </w:r>
      <w:proofErr w:type="spellEnd"/>
      <w:r>
        <w:t xml:space="preserve"> just to provide a heat gradient to monitor your hypotheses</w:t>
      </w:r>
    </w:p>
  </w:comment>
  <w:comment w:id="51" w:author="Declan Taylor" w:date="2021-10-25T20:15:00Z" w:initials="DT">
    <w:p w14:paraId="63F6C54C" w14:textId="77777777" w:rsidR="00880C88" w:rsidRDefault="00880C88" w:rsidP="00880C88">
      <w:pPr>
        <w:pStyle w:val="CommentText"/>
      </w:pPr>
      <w:r>
        <w:rPr>
          <w:rStyle w:val="CommentReference"/>
        </w:rPr>
        <w:annotationRef/>
      </w:r>
      <w:r>
        <w:t xml:space="preserve">It could!? </w:t>
      </w:r>
      <w:proofErr w:type="gramStart"/>
      <w:r>
        <w:t>This needs</w:t>
      </w:r>
      <w:proofErr w:type="gramEnd"/>
      <w:r>
        <w:t xml:space="preserve"> citing.</w:t>
      </w:r>
    </w:p>
  </w:comment>
  <w:comment w:id="52" w:author="carburt@student.ubc.ca" w:date="2021-10-27T23:47:00Z" w:initials="c">
    <w:p w14:paraId="44C7A056" w14:textId="1C025559" w:rsidR="00590603" w:rsidRDefault="00590603">
      <w:pPr>
        <w:pStyle w:val="CommentText"/>
      </w:pPr>
      <w:r>
        <w:rPr>
          <w:rStyle w:val="CommentReference"/>
        </w:rPr>
        <w:annotationRef/>
      </w:r>
      <w:proofErr w:type="gramStart"/>
      <w:r>
        <w:t>Yes</w:t>
      </w:r>
      <w:proofErr w:type="gramEnd"/>
      <w:r>
        <w:t xml:space="preserve"> citing a specific event where this happened would help tie in the relevance of this treatment level</w:t>
      </w:r>
    </w:p>
  </w:comment>
  <w:comment w:id="54" w:author="Declan Taylor" w:date="2021-10-25T20:16:00Z" w:initials="DT">
    <w:p w14:paraId="0CFBE023" w14:textId="77777777" w:rsidR="00880C88" w:rsidRDefault="00880C88" w:rsidP="00880C88">
      <w:pPr>
        <w:pStyle w:val="CommentText"/>
      </w:pPr>
      <w:r>
        <w:rPr>
          <w:rStyle w:val="CommentReference"/>
        </w:rPr>
        <w:annotationRef/>
      </w:r>
      <w:r>
        <w:t xml:space="preserve">Confirm with </w:t>
      </w:r>
      <w:proofErr w:type="spellStart"/>
      <w:r>
        <w:t>Em</w:t>
      </w:r>
      <w:proofErr w:type="spellEnd"/>
    </w:p>
  </w:comment>
  <w:comment w:id="53" w:author="carburt@student.ubc.ca" w:date="2021-10-27T23:50:00Z" w:initials="c">
    <w:p w14:paraId="518F7A6A" w14:textId="742B750E" w:rsidR="00590603" w:rsidRDefault="00590603">
      <w:pPr>
        <w:pStyle w:val="CommentText"/>
      </w:pPr>
      <w:r>
        <w:rPr>
          <w:rStyle w:val="CommentReference"/>
        </w:rPr>
        <w:annotationRef/>
      </w:r>
      <w:r>
        <w:t xml:space="preserve">Confused on this – if stated that 8 </w:t>
      </w:r>
      <w:r w:rsidRPr="00880C88">
        <w:rPr>
          <w:rFonts w:ascii="Calibri" w:hAnsi="Calibri" w:cs="Calibri"/>
        </w:rPr>
        <w:t>ºC</w:t>
      </w:r>
      <w:r>
        <w:rPr>
          <w:rFonts w:ascii="Calibri" w:hAnsi="Calibri" w:cs="Calibri"/>
        </w:rPr>
        <w:t xml:space="preserve"> is the normal temp at this depth shouldn’t they all be acclimated to this temp prior to the experiment??</w:t>
      </w:r>
    </w:p>
  </w:comment>
  <w:comment w:id="55" w:author="carburt@student.ubc.ca" w:date="2021-10-27T23:51:00Z" w:initials="c">
    <w:p w14:paraId="42367EB7" w14:textId="4535CEFA" w:rsidR="00590603" w:rsidRDefault="00590603">
      <w:pPr>
        <w:pStyle w:val="CommentText"/>
      </w:pPr>
      <w:r>
        <w:rPr>
          <w:rStyle w:val="CommentReference"/>
        </w:rPr>
        <w:annotationRef/>
      </w:r>
      <w:r>
        <w:t xml:space="preserve">Confused by this? Isn’t the idea to elicit a temperature shock in the heatwave treatment groups </w:t>
      </w:r>
    </w:p>
  </w:comment>
  <w:comment w:id="56" w:author="carburt@student.ubc.ca" w:date="2021-10-27T23:53:00Z" w:initials="c">
    <w:p w14:paraId="3C521726" w14:textId="61DFB634" w:rsidR="00590603" w:rsidRDefault="00590603">
      <w:pPr>
        <w:pStyle w:val="CommentText"/>
      </w:pPr>
      <w:r>
        <w:rPr>
          <w:rStyle w:val="CommentReference"/>
        </w:rPr>
        <w:annotationRef/>
      </w:r>
      <w:r>
        <w:t xml:space="preserve">Good sentence to lead up to transition </w:t>
      </w:r>
    </w:p>
  </w:comment>
  <w:comment w:id="57" w:author="Declan Taylor" w:date="2021-10-25T20:21:00Z" w:initials="DT">
    <w:p w14:paraId="35D244EE" w14:textId="77777777" w:rsidR="00880C88" w:rsidRDefault="00880C88" w:rsidP="00880C88">
      <w:pPr>
        <w:pStyle w:val="CommentText"/>
      </w:pPr>
      <w:r>
        <w:rPr>
          <w:rStyle w:val="CommentReference"/>
        </w:rPr>
        <w:annotationRef/>
      </w:r>
      <w:proofErr w:type="spellStart"/>
      <w:r>
        <w:t>I’ma</w:t>
      </w:r>
      <w:proofErr w:type="spellEnd"/>
      <w:r>
        <w:t xml:space="preserve"> come back to this once we’ve got a scale together.</w:t>
      </w:r>
    </w:p>
  </w:comment>
  <w:comment w:id="58" w:author="carburt@student.ubc.ca" w:date="2021-10-27T23:54:00Z" w:initials="c">
    <w:p w14:paraId="43475612" w14:textId="4BF90C60" w:rsidR="004D1C88" w:rsidRDefault="004D1C88">
      <w:pPr>
        <w:pStyle w:val="CommentText"/>
      </w:pPr>
      <w:r>
        <w:rPr>
          <w:rStyle w:val="CommentReference"/>
        </w:rPr>
        <w:annotationRef/>
      </w:r>
      <w:r>
        <w:t>Add comma</w:t>
      </w:r>
    </w:p>
  </w:comment>
  <w:comment w:id="59" w:author="Declan Taylor" w:date="2021-10-25T20:19:00Z" w:initials="DT">
    <w:p w14:paraId="5EAB2A5D" w14:textId="77777777" w:rsidR="00880C88" w:rsidRDefault="00880C88" w:rsidP="00880C88">
      <w:pPr>
        <w:pStyle w:val="CommentText"/>
      </w:pPr>
      <w:r>
        <w:rPr>
          <w:rStyle w:val="CommentReference"/>
        </w:rPr>
        <w:annotationRef/>
      </w:r>
      <w:r>
        <w:t xml:space="preserve">I don’t like this. </w:t>
      </w:r>
      <w:proofErr w:type="gramStart"/>
      <w:r>
        <w:t>Also</w:t>
      </w:r>
      <w:proofErr w:type="gramEnd"/>
      <w:r>
        <w:t xml:space="preserve"> I don’t like long methods LOL. Are we allowed to do a table or </w:t>
      </w:r>
      <w:proofErr w:type="spellStart"/>
      <w:r>
        <w:t>smthn</w:t>
      </w:r>
      <w:proofErr w:type="spellEnd"/>
      <w:r>
        <w:t>?</w:t>
      </w:r>
    </w:p>
  </w:comment>
  <w:comment w:id="60" w:author="carburt@student.ubc.ca" w:date="2021-10-27T23:55:00Z" w:initials="c">
    <w:p w14:paraId="2C5CAF32" w14:textId="292EFB65" w:rsidR="004D1C88" w:rsidRDefault="004D1C88">
      <w:pPr>
        <w:pStyle w:val="CommentText"/>
      </w:pPr>
      <w:r>
        <w:rPr>
          <w:rStyle w:val="CommentReference"/>
        </w:rPr>
        <w:annotationRef/>
      </w:r>
      <w:r>
        <w:t>I agree with the above</w:t>
      </w:r>
    </w:p>
  </w:comment>
  <w:comment w:id="61" w:author="carburt@student.ubc.ca" w:date="2021-10-27T23:56:00Z" w:initials="c">
    <w:p w14:paraId="0A6F2D42" w14:textId="1745D57F" w:rsidR="004D1C88" w:rsidRDefault="004D1C88">
      <w:pPr>
        <w:pStyle w:val="CommentText"/>
      </w:pPr>
      <w:r>
        <w:rPr>
          <w:rStyle w:val="CommentReference"/>
        </w:rPr>
        <w:annotationRef/>
      </w:r>
      <w:r>
        <w:t xml:space="preserve">Great explanation of why the measure is relevant </w:t>
      </w:r>
    </w:p>
  </w:comment>
  <w:comment w:id="62" w:author="carburt@student.ubc.ca" w:date="2021-10-27T23:58:00Z" w:initials="c">
    <w:p w14:paraId="6D1C3616" w14:textId="441496ED" w:rsidR="004D1C88" w:rsidRDefault="004D1C88">
      <w:pPr>
        <w:pStyle w:val="CommentText"/>
      </w:pPr>
      <w:r>
        <w:rPr>
          <w:rStyle w:val="CommentReference"/>
        </w:rPr>
        <w:annotationRef/>
      </w:r>
      <w:r>
        <w:t>Very cool measures, could you site anywhere were this has been done before for measures of this or is this novel?</w:t>
      </w:r>
    </w:p>
  </w:comment>
  <w:comment w:id="63" w:author="carburt@student.ubc.ca" w:date="2021-10-27T23:59:00Z" w:initials="c">
    <w:p w14:paraId="64EED7E3" w14:textId="60E66A6C" w:rsidR="004D1C88" w:rsidRDefault="004D1C88">
      <w:pPr>
        <w:pStyle w:val="CommentText"/>
      </w:pPr>
      <w:r>
        <w:rPr>
          <w:rStyle w:val="CommentReference"/>
        </w:rPr>
        <w:annotationRef/>
      </w:r>
      <w:r>
        <w:t>Maybe unnecessary as already explained above recently</w:t>
      </w:r>
    </w:p>
  </w:comment>
  <w:comment w:id="64" w:author="carburt@student.ubc.ca" w:date="2021-10-28T00:00:00Z" w:initials="c">
    <w:p w14:paraId="028DA66D" w14:textId="1ABF4C47" w:rsidR="004D1C88" w:rsidRDefault="004D1C88">
      <w:pPr>
        <w:pStyle w:val="CommentText"/>
      </w:pPr>
      <w:r>
        <w:rPr>
          <w:rStyle w:val="CommentReference"/>
        </w:rPr>
        <w:annotationRef/>
      </w:r>
      <w:r>
        <w:t xml:space="preserve">And if they weren’t feeding this = physiological stress </w:t>
      </w:r>
    </w:p>
  </w:comment>
  <w:comment w:id="65" w:author="carburt@student.ubc.ca" w:date="2021-10-28T00:01:00Z" w:initials="c">
    <w:p w14:paraId="37DDFD4F" w14:textId="29F8AB8F" w:rsidR="004D1C88" w:rsidRDefault="004D1C88">
      <w:pPr>
        <w:pStyle w:val="CommentText"/>
      </w:pPr>
      <w:r>
        <w:rPr>
          <w:rStyle w:val="CommentReference"/>
        </w:rPr>
        <w:annotationRef/>
      </w:r>
      <w:r>
        <w:t xml:space="preserve">Cool! </w:t>
      </w:r>
      <w:proofErr w:type="spellStart"/>
      <w:proofErr w:type="gramStart"/>
      <w:r>
        <w:t>Cant</w:t>
      </w:r>
      <w:proofErr w:type="spellEnd"/>
      <w:proofErr w:type="gramEnd"/>
      <w:r>
        <w:t xml:space="preserve"> wait to see some time lapses of some quick cumbers! Or maybe some very slow and eviscerating ones…</w:t>
      </w:r>
    </w:p>
  </w:comment>
  <w:comment w:id="66" w:author="carburt@student.ubc.ca" w:date="2021-10-28T00:02:00Z" w:initials="c">
    <w:p w14:paraId="43DA45F8" w14:textId="38637658" w:rsidR="004D1C88" w:rsidRDefault="004D1C88">
      <w:pPr>
        <w:pStyle w:val="CommentText"/>
      </w:pPr>
      <w:r>
        <w:rPr>
          <w:rStyle w:val="CommentReference"/>
        </w:rPr>
        <w:annotationRef/>
      </w:r>
      <w:r>
        <w:t xml:space="preserve">Sounds very mysterious </w:t>
      </w:r>
      <w:r>
        <w:sym w:font="Wingdings" w:char="F04A"/>
      </w:r>
    </w:p>
  </w:comment>
  <w:comment w:id="67" w:author="carburt@student.ubc.ca" w:date="2021-10-28T00:03:00Z" w:initials="c">
    <w:p w14:paraId="762BE81A" w14:textId="62FED0D7" w:rsidR="004D1C88" w:rsidRDefault="004D1C88">
      <w:pPr>
        <w:pStyle w:val="CommentText"/>
      </w:pPr>
      <w:r>
        <w:rPr>
          <w:rStyle w:val="CommentReference"/>
        </w:rPr>
        <w:annotationRef/>
      </w:r>
      <w:r>
        <w:t xml:space="preserve">Maybe say some specific things you are looking for to indicate if wasting is occurring. We are particularly looking here </w:t>
      </w:r>
      <w:proofErr w:type="spellStart"/>
      <w:r>
        <w:t>here</w:t>
      </w:r>
      <w:proofErr w:type="spellEnd"/>
      <w:r>
        <w:t xml:space="preserve"> and here for XY and Z</w:t>
      </w:r>
    </w:p>
  </w:comment>
  <w:comment w:id="68" w:author="Declan Taylor" w:date="2021-10-25T20:22:00Z" w:initials="DT">
    <w:p w14:paraId="67850BB2" w14:textId="77777777" w:rsidR="00880C88" w:rsidRDefault="00880C88" w:rsidP="00880C88">
      <w:pPr>
        <w:pStyle w:val="CommentText"/>
      </w:pPr>
      <w:r>
        <w:rPr>
          <w:rStyle w:val="CommentReference"/>
        </w:rPr>
        <w:annotationRef/>
      </w:r>
      <w:proofErr w:type="gramStart"/>
      <w:r>
        <w:t>Fucking bomber</w:t>
      </w:r>
      <w:proofErr w:type="gramEnd"/>
      <w:r>
        <w:t xml:space="preserve"> paragraph Jon</w:t>
      </w:r>
    </w:p>
  </w:comment>
  <w:comment w:id="69" w:author="carburt@student.ubc.ca" w:date="2021-10-28T00:13:00Z" w:initials="c">
    <w:p w14:paraId="7EE7BAAE" w14:textId="3DBF35A4" w:rsidR="00425757" w:rsidRDefault="00425757">
      <w:pPr>
        <w:pStyle w:val="CommentText"/>
      </w:pPr>
      <w:r>
        <w:rPr>
          <w:rStyle w:val="CommentReference"/>
        </w:rPr>
        <w:annotationRef/>
      </w:r>
      <w:proofErr w:type="spellStart"/>
      <w:r>
        <w:t>Mmm</w:t>
      </w:r>
      <w:proofErr w:type="spellEnd"/>
      <w:r>
        <w:t xml:space="preserve"> yes </w:t>
      </w:r>
    </w:p>
  </w:comment>
  <w:comment w:id="70" w:author="carburt@student.ubc.ca" w:date="2021-10-28T00:12:00Z" w:initials="c">
    <w:p w14:paraId="39E1F0D8" w14:textId="2EE15486" w:rsidR="00656C83" w:rsidRDefault="00656C83">
      <w:pPr>
        <w:pStyle w:val="CommentText"/>
      </w:pPr>
      <w:r>
        <w:rPr>
          <w:rStyle w:val="CommentReference"/>
        </w:rPr>
        <w:annotationRef/>
      </w:r>
      <w:r>
        <w:t xml:space="preserve">In text citations </w:t>
      </w:r>
      <w:proofErr w:type="spellStart"/>
      <w:r>
        <w:t>suppose to</w:t>
      </w:r>
      <w:proofErr w:type="spellEnd"/>
      <w:r>
        <w:t xml:space="preserve"> be APA 7th</w:t>
      </w:r>
    </w:p>
  </w:comment>
  <w:comment w:id="71" w:author="carburt@student.ubc.ca" w:date="2021-10-28T00:09:00Z" w:initials="c">
    <w:p w14:paraId="5663D5B2" w14:textId="5AB40D53" w:rsidR="0037691D" w:rsidRDefault="0037691D">
      <w:pPr>
        <w:pStyle w:val="CommentText"/>
      </w:pPr>
      <w:r>
        <w:rPr>
          <w:rStyle w:val="CommentReference"/>
        </w:rPr>
        <w:annotationRef/>
      </w:r>
      <w:r>
        <w:t>Explanatory</w:t>
      </w:r>
    </w:p>
  </w:comment>
  <w:comment w:id="72" w:author="Declan Taylor" w:date="2021-10-25T20:22:00Z" w:initials="DT">
    <w:p w14:paraId="761EAAAA" w14:textId="77777777" w:rsidR="00880C88" w:rsidRDefault="00880C88" w:rsidP="00880C88">
      <w:pPr>
        <w:pStyle w:val="CommentText"/>
      </w:pPr>
      <w:r>
        <w:rPr>
          <w:rStyle w:val="CommentReference"/>
        </w:rPr>
        <w:annotationRef/>
      </w:r>
      <w:r>
        <w:t>I feel like we can have some scale for wasting</w:t>
      </w:r>
    </w:p>
  </w:comment>
  <w:comment w:id="73" w:author="carburt@student.ubc.ca" w:date="2021-10-28T00:09:00Z" w:initials="c">
    <w:p w14:paraId="487001DE" w14:textId="10CBE662" w:rsidR="0037691D" w:rsidRDefault="0037691D">
      <w:pPr>
        <w:pStyle w:val="CommentText"/>
      </w:pPr>
      <w:r>
        <w:rPr>
          <w:rStyle w:val="CommentReference"/>
        </w:rPr>
        <w:annotationRef/>
      </w:r>
      <w:r>
        <w:t xml:space="preserve">I agree because wasting can definitely vary in severity I would maybe, however, more passively say if wasting symptoms or look alike symptoms were </w:t>
      </w:r>
      <w:proofErr w:type="gramStart"/>
      <w:r>
        <w:t>seen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5B8B1D" w15:done="0"/>
  <w15:commentEx w15:paraId="415C02EA" w15:done="0"/>
  <w15:commentEx w15:paraId="56F4CCF2" w15:done="0"/>
  <w15:commentEx w15:paraId="023421F9" w15:done="0"/>
  <w15:commentEx w15:paraId="55D6A90C" w15:done="0"/>
  <w15:commentEx w15:paraId="2D4A3AC8" w15:done="0"/>
  <w15:commentEx w15:paraId="086751F5" w15:done="0"/>
  <w15:commentEx w15:paraId="58976255" w15:paraIdParent="086751F5" w15:done="0"/>
  <w15:commentEx w15:paraId="6AFF197B" w15:done="0"/>
  <w15:commentEx w15:paraId="607839CB" w15:done="0"/>
  <w15:commentEx w15:paraId="73E448CD" w15:done="0"/>
  <w15:commentEx w15:paraId="6F5CFFD6" w15:done="0"/>
  <w15:commentEx w15:paraId="334817D2" w15:paraIdParent="6F5CFFD6" w15:done="0"/>
  <w15:commentEx w15:paraId="7EBFE902" w15:done="0"/>
  <w15:commentEx w15:paraId="19A85825" w15:done="0"/>
  <w15:commentEx w15:paraId="3683E630" w15:done="0"/>
  <w15:commentEx w15:paraId="235AFD18" w15:done="0"/>
  <w15:commentEx w15:paraId="29D6904E" w15:paraIdParent="235AFD18" w15:done="0"/>
  <w15:commentEx w15:paraId="48377405" w15:done="0"/>
  <w15:commentEx w15:paraId="72AE4AC9" w15:done="0"/>
  <w15:commentEx w15:paraId="3E0E718A" w15:paraIdParent="72AE4AC9" w15:done="0"/>
  <w15:commentEx w15:paraId="66B567F9" w15:done="0"/>
  <w15:commentEx w15:paraId="74AC55DC" w15:done="0"/>
  <w15:commentEx w15:paraId="1266D874" w15:done="0"/>
  <w15:commentEx w15:paraId="1F0397D8" w15:done="0"/>
  <w15:commentEx w15:paraId="4A8118BE" w15:done="0"/>
  <w15:commentEx w15:paraId="0E8A939D" w15:done="0"/>
  <w15:commentEx w15:paraId="754DADB9" w15:done="0"/>
  <w15:commentEx w15:paraId="01406AB0" w15:done="0"/>
  <w15:commentEx w15:paraId="1F49993D" w15:done="0"/>
  <w15:commentEx w15:paraId="5C3EAB6F" w15:done="0"/>
  <w15:commentEx w15:paraId="7C8F3A58" w15:done="0"/>
  <w15:commentEx w15:paraId="428B99BB" w15:done="0"/>
  <w15:commentEx w15:paraId="3B53EFE6" w15:done="0"/>
  <w15:commentEx w15:paraId="6B1A47F9" w15:done="0"/>
  <w15:commentEx w15:paraId="65886E95" w15:done="0"/>
  <w15:commentEx w15:paraId="7E3CC892" w15:done="0"/>
  <w15:commentEx w15:paraId="3E074307" w15:done="0"/>
  <w15:commentEx w15:paraId="37A32D20" w15:done="0"/>
  <w15:commentEx w15:paraId="18F4ADFB" w15:done="0"/>
  <w15:commentEx w15:paraId="18F66405" w15:done="0"/>
  <w15:commentEx w15:paraId="0A06E657" w15:done="0"/>
  <w15:commentEx w15:paraId="45BF568C" w15:done="0"/>
  <w15:commentEx w15:paraId="4629C6F4" w15:paraIdParent="45BF568C" w15:done="0"/>
  <w15:commentEx w15:paraId="76A5F95D" w15:done="0"/>
  <w15:commentEx w15:paraId="58680283" w15:done="0"/>
  <w15:commentEx w15:paraId="393EAB25" w15:paraIdParent="58680283" w15:done="0"/>
  <w15:commentEx w15:paraId="29354AA3" w15:done="0"/>
  <w15:commentEx w15:paraId="7C7D0A08" w15:done="0"/>
  <w15:commentEx w15:paraId="4C64068A" w15:paraIdParent="7C7D0A08" w15:done="0"/>
  <w15:commentEx w15:paraId="2091046F" w15:done="0"/>
  <w15:commentEx w15:paraId="63F6C54C" w15:done="0"/>
  <w15:commentEx w15:paraId="44C7A056" w15:paraIdParent="63F6C54C" w15:done="0"/>
  <w15:commentEx w15:paraId="0CFBE023" w15:done="0"/>
  <w15:commentEx w15:paraId="518F7A6A" w15:done="0"/>
  <w15:commentEx w15:paraId="42367EB7" w15:done="0"/>
  <w15:commentEx w15:paraId="3C521726" w15:done="0"/>
  <w15:commentEx w15:paraId="35D244EE" w15:done="0"/>
  <w15:commentEx w15:paraId="43475612" w15:done="0"/>
  <w15:commentEx w15:paraId="5EAB2A5D" w15:done="0"/>
  <w15:commentEx w15:paraId="2C5CAF32" w15:paraIdParent="5EAB2A5D" w15:done="0"/>
  <w15:commentEx w15:paraId="0A6F2D42" w15:done="0"/>
  <w15:commentEx w15:paraId="6D1C3616" w15:done="0"/>
  <w15:commentEx w15:paraId="64EED7E3" w15:done="0"/>
  <w15:commentEx w15:paraId="028DA66D" w15:done="0"/>
  <w15:commentEx w15:paraId="37DDFD4F" w15:done="0"/>
  <w15:commentEx w15:paraId="43DA45F8" w15:done="0"/>
  <w15:commentEx w15:paraId="762BE81A" w15:done="0"/>
  <w15:commentEx w15:paraId="67850BB2" w15:done="0"/>
  <w15:commentEx w15:paraId="7EE7BAAE" w15:paraIdParent="67850BB2" w15:done="0"/>
  <w15:commentEx w15:paraId="39E1F0D8" w15:done="0"/>
  <w15:commentEx w15:paraId="5663D5B2" w15:done="0"/>
  <w15:commentEx w15:paraId="761EAAAA" w15:done="0"/>
  <w15:commentEx w15:paraId="487001DE" w15:paraIdParent="761EAA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138F" w16cex:dateUtc="2021-10-25T18:29:00Z"/>
  <w16cex:commentExtensible w16cex:durableId="25238E3E" w16cex:dateUtc="2021-10-27T15:37:00Z"/>
  <w16cex:commentExtensible w16cex:durableId="252113E7" w16cex:dateUtc="2021-10-21T04:52:00Z"/>
  <w16cex:commentExtensible w16cex:durableId="2523925B" w16cex:dateUtc="2021-10-27T15:54:00Z"/>
  <w16cex:commentExtensible w16cex:durableId="2523928E" w16cex:dateUtc="2021-10-27T15:55:00Z"/>
  <w16cex:commentExtensible w16cex:durableId="25239301" w16cex:dateUtc="2021-10-27T15:57:00Z"/>
  <w16cex:commentExtensible w16cex:durableId="252113E6" w16cex:dateUtc="2021-10-21T04:57:00Z"/>
  <w16cex:commentExtensible w16cex:durableId="252393F7" w16cex:dateUtc="2021-10-27T16:01:00Z"/>
  <w16cex:commentExtensible w16cex:durableId="25239495" w16cex:dateUtc="2021-10-27T16:04:00Z"/>
  <w16cex:commentExtensible w16cex:durableId="252394E7" w16cex:dateUtc="2021-10-27T16:05:00Z"/>
  <w16cex:commentExtensible w16cex:durableId="252398F7" w16cex:dateUtc="2021-10-27T16:23:00Z"/>
  <w16cex:commentExtensible w16cex:durableId="2523A91F" w16cex:dateUtc="2021-10-27T17:31:00Z"/>
  <w16cex:commentExtensible w16cex:durableId="2523A96C" w16cex:dateUtc="2021-10-27T17:33:00Z"/>
  <w16cex:commentExtensible w16cex:durableId="25217EF1" w16cex:dateUtc="2021-10-26T02:07:00Z"/>
  <w16cex:commentExtensible w16cex:durableId="2523C9A2" w16cex:dateUtc="2021-10-27T19:50:00Z"/>
  <w16cex:commentExtensible w16cex:durableId="2523C99A" w16cex:dateUtc="2021-10-27T19:50:00Z"/>
  <w16cex:commentExtensible w16cex:durableId="25218657" w16cex:dateUtc="2021-10-26T02:39:00Z"/>
  <w16cex:commentExtensible w16cex:durableId="2523CB0E" w16cex:dateUtc="2021-10-27T19:56:00Z"/>
  <w16cex:commentExtensible w16cex:durableId="2523CBAD" w16cex:dateUtc="2021-10-27T19:59:00Z"/>
  <w16cex:commentExtensible w16cex:durableId="25241089" w16cex:dateUtc="2021-10-28T00:53:00Z"/>
  <w16cex:commentExtensible w16cex:durableId="25241175" w16cex:dateUtc="2021-10-28T00:57:00Z"/>
  <w16cex:commentExtensible w16cex:durableId="252416E5" w16cex:dateUtc="2021-10-28T01:20:00Z"/>
  <w16cex:commentExtensible w16cex:durableId="252187FE" w16cex:dateUtc="2021-10-26T02:46:00Z"/>
  <w16cex:commentExtensible w16cex:durableId="2521878C" w16cex:dateUtc="2021-10-26T02:44:00Z"/>
  <w16cex:commentExtensible w16cex:durableId="25241772" w16cex:dateUtc="2021-10-28T01:22:00Z"/>
  <w16cex:commentExtensible w16cex:durableId="252418BB" w16cex:dateUtc="2021-10-28T01:28:00Z"/>
  <w16cex:commentExtensible w16cex:durableId="252189E4" w16cex:dateUtc="2021-10-26T02:54:00Z"/>
  <w16cex:commentExtensible w16cex:durableId="25218A1F" w16cex:dateUtc="2021-10-26T02:55:00Z"/>
  <w16cex:commentExtensible w16cex:durableId="2521896A" w16cex:dateUtc="2021-10-26T02:52:00Z"/>
  <w16cex:commentExtensible w16cex:durableId="252189F3" w16cex:dateUtc="2021-10-26T02:54:00Z"/>
  <w16cex:commentExtensible w16cex:durableId="25245BDB" w16cex:dateUtc="2021-10-28T06:14:00Z"/>
  <w16cex:commentExtensible w16cex:durableId="25241999" w16cex:dateUtc="2021-10-28T01:31:00Z"/>
  <w16cex:commentExtensible w16cex:durableId="25241AE6" w16cex:dateUtc="2021-10-28T01:37:00Z"/>
  <w16cex:commentExtensible w16cex:durableId="25246327" w16cex:dateUtc="2021-10-28T06:45:00Z"/>
  <w16cex:commentExtensible w16cex:durableId="25246112" w16cex:dateUtc="2021-10-28T06:36:00Z"/>
  <w16cex:commentExtensible w16cex:durableId="252041E5" w16cex:dateUtc="2021-10-24T19:10:00Z"/>
  <w16cex:commentExtensible w16cex:durableId="25241BBB" w16cex:dateUtc="2021-10-28T01:40:00Z"/>
  <w16cex:commentExtensible w16cex:durableId="252041E6" w16cex:dateUtc="2021-10-24T22:31:00Z"/>
  <w16cex:commentExtensible w16cex:durableId="25218F51" w16cex:dateUtc="2021-10-26T03:17:00Z"/>
  <w16cex:commentExtensible w16cex:durableId="2524614B" w16cex:dateUtc="2021-10-28T06:37:00Z"/>
  <w16cex:commentExtensible w16cex:durableId="2524619F" w16cex:dateUtc="2021-10-28T06:39:00Z"/>
  <w16cex:commentExtensible w16cex:durableId="25218F97" w16cex:dateUtc="2021-10-26T03:18:00Z"/>
  <w16cex:commentExtensible w16cex:durableId="252041E7" w16cex:dateUtc="2021-10-24T19:15:00Z"/>
  <w16cex:commentExtensible w16cex:durableId="25246262" w16cex:dateUtc="2021-10-28T06:42:00Z"/>
  <w16cex:commentExtensible w16cex:durableId="25246214" w16cex:dateUtc="2021-10-28T06:41:00Z"/>
  <w16cex:commentExtensible w16cex:durableId="252041E8" w16cex:dateUtc="2021-10-25T00:39:00Z"/>
  <w16cex:commentExtensible w16cex:durableId="25246281" w16cex:dateUtc="2021-10-28T06:42:00Z"/>
  <w16cex:commentExtensible w16cex:durableId="25218E8F" w16cex:dateUtc="2021-10-26T03:14:00Z"/>
  <w16cex:commentExtensible w16cex:durableId="25218EBB" w16cex:dateUtc="2021-10-26T03:14:00Z"/>
  <w16cex:commentExtensible w16cex:durableId="2524637F" w16cex:dateUtc="2021-10-28T06:47:00Z"/>
  <w16cex:commentExtensible w16cex:durableId="252463C9" w16cex:dateUtc="2021-10-28T06:48:00Z"/>
  <w16cex:commentExtensible w16cex:durableId="25218EF8" w16cex:dateUtc="2021-10-26T03:15:00Z"/>
  <w16cex:commentExtensible w16cex:durableId="2524639E" w16cex:dateUtc="2021-10-28T06:47:00Z"/>
  <w16cex:commentExtensible w16cex:durableId="25218F0F" w16cex:dateUtc="2021-10-26T03:16:00Z"/>
  <w16cex:commentExtensible w16cex:durableId="2524644B" w16cex:dateUtc="2021-10-28T06:50:00Z"/>
  <w16cex:commentExtensible w16cex:durableId="2524649F" w16cex:dateUtc="2021-10-28T06:51:00Z"/>
  <w16cex:commentExtensible w16cex:durableId="252464DC" w16cex:dateUtc="2021-10-28T06:53:00Z"/>
  <w16cex:commentExtensible w16cex:durableId="2521903E" w16cex:dateUtc="2021-10-26T03:21:00Z"/>
  <w16cex:commentExtensible w16cex:durableId="2524653A" w16cex:dateUtc="2021-10-28T06:54:00Z"/>
  <w16cex:commentExtensible w16cex:durableId="25218FDB" w16cex:dateUtc="2021-10-26T03:19:00Z"/>
  <w16cex:commentExtensible w16cex:durableId="25246559" w16cex:dateUtc="2021-10-28T06:55:00Z"/>
  <w16cex:commentExtensible w16cex:durableId="2524659E" w16cex:dateUtc="2021-10-28T06:56:00Z"/>
  <w16cex:commentExtensible w16cex:durableId="25246621" w16cex:dateUtc="2021-10-28T06:58:00Z"/>
  <w16cex:commentExtensible w16cex:durableId="2524666D" w16cex:dateUtc="2021-10-28T06:59:00Z"/>
  <w16cex:commentExtensible w16cex:durableId="2524669D" w16cex:dateUtc="2021-10-28T07:00:00Z"/>
  <w16cex:commentExtensible w16cex:durableId="252466C3" w16cex:dateUtc="2021-10-28T07:01:00Z"/>
  <w16cex:commentExtensible w16cex:durableId="25246707" w16cex:dateUtc="2021-10-28T07:02:00Z"/>
  <w16cex:commentExtensible w16cex:durableId="25246744" w16cex:dateUtc="2021-10-28T07:03:00Z"/>
  <w16cex:commentExtensible w16cex:durableId="2521908C" w16cex:dateUtc="2021-10-26T03:22:00Z"/>
  <w16cex:commentExtensible w16cex:durableId="2524698D" w16cex:dateUtc="2021-10-28T07:13:00Z"/>
  <w16cex:commentExtensible w16cex:durableId="2524695E" w16cex:dateUtc="2021-10-28T07:12:00Z"/>
  <w16cex:commentExtensible w16cex:durableId="252468AA" w16cex:dateUtc="2021-10-28T07:09:00Z"/>
  <w16cex:commentExtensible w16cex:durableId="25219081" w16cex:dateUtc="2021-10-26T03:22:00Z"/>
  <w16cex:commentExtensible w16cex:durableId="252468BA" w16cex:dateUtc="2021-10-28T0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5B8B1D" w16cid:durableId="2521138F"/>
  <w16cid:commentId w16cid:paraId="415C02EA" w16cid:durableId="25238E3E"/>
  <w16cid:commentId w16cid:paraId="56F4CCF2" w16cid:durableId="252113E7"/>
  <w16cid:commentId w16cid:paraId="023421F9" w16cid:durableId="2523925B"/>
  <w16cid:commentId w16cid:paraId="55D6A90C" w16cid:durableId="2523928E"/>
  <w16cid:commentId w16cid:paraId="2D4A3AC8" w16cid:durableId="25239301"/>
  <w16cid:commentId w16cid:paraId="086751F5" w16cid:durableId="252113E6"/>
  <w16cid:commentId w16cid:paraId="58976255" w16cid:durableId="252393F7"/>
  <w16cid:commentId w16cid:paraId="6AFF197B" w16cid:durableId="25239495"/>
  <w16cid:commentId w16cid:paraId="607839CB" w16cid:durableId="252394E7"/>
  <w16cid:commentId w16cid:paraId="73E448CD" w16cid:durableId="252398F7"/>
  <w16cid:commentId w16cid:paraId="6F5CFFD6" w16cid:durableId="2523A91F"/>
  <w16cid:commentId w16cid:paraId="334817D2" w16cid:durableId="2523A96C"/>
  <w16cid:commentId w16cid:paraId="7EBFE902" w16cid:durableId="25217EF1"/>
  <w16cid:commentId w16cid:paraId="19A85825" w16cid:durableId="2523C9A2"/>
  <w16cid:commentId w16cid:paraId="3683E630" w16cid:durableId="2523C99A"/>
  <w16cid:commentId w16cid:paraId="235AFD18" w16cid:durableId="25218657"/>
  <w16cid:commentId w16cid:paraId="29D6904E" w16cid:durableId="2523CB0E"/>
  <w16cid:commentId w16cid:paraId="48377405" w16cid:durableId="2523CBAD"/>
  <w16cid:commentId w16cid:paraId="72AE4AC9" w16cid:durableId="25241089"/>
  <w16cid:commentId w16cid:paraId="3E0E718A" w16cid:durableId="25241175"/>
  <w16cid:commentId w16cid:paraId="66B567F9" w16cid:durableId="252416E5"/>
  <w16cid:commentId w16cid:paraId="74AC55DC" w16cid:durableId="252187FE"/>
  <w16cid:commentId w16cid:paraId="1266D874" w16cid:durableId="2521878C"/>
  <w16cid:commentId w16cid:paraId="1F0397D8" w16cid:durableId="25241772"/>
  <w16cid:commentId w16cid:paraId="4A8118BE" w16cid:durableId="252418BB"/>
  <w16cid:commentId w16cid:paraId="0E8A939D" w16cid:durableId="252189E4"/>
  <w16cid:commentId w16cid:paraId="754DADB9" w16cid:durableId="25218A1F"/>
  <w16cid:commentId w16cid:paraId="01406AB0" w16cid:durableId="2521896A"/>
  <w16cid:commentId w16cid:paraId="1F49993D" w16cid:durableId="252189F3"/>
  <w16cid:commentId w16cid:paraId="5C3EAB6F" w16cid:durableId="25245BDB"/>
  <w16cid:commentId w16cid:paraId="7C8F3A58" w16cid:durableId="25241999"/>
  <w16cid:commentId w16cid:paraId="428B99BB" w16cid:durableId="25241AE6"/>
  <w16cid:commentId w16cid:paraId="3B53EFE6" w16cid:durableId="25246327"/>
  <w16cid:commentId w16cid:paraId="6B1A47F9" w16cid:durableId="25246112"/>
  <w16cid:commentId w16cid:paraId="65886E95" w16cid:durableId="252041E5"/>
  <w16cid:commentId w16cid:paraId="7E3CC892" w16cid:durableId="25241BBB"/>
  <w16cid:commentId w16cid:paraId="3E074307" w16cid:durableId="252041E6"/>
  <w16cid:commentId w16cid:paraId="37A32D20" w16cid:durableId="25218F51"/>
  <w16cid:commentId w16cid:paraId="18F4ADFB" w16cid:durableId="2524614B"/>
  <w16cid:commentId w16cid:paraId="18F66405" w16cid:durableId="2524619F"/>
  <w16cid:commentId w16cid:paraId="0A06E657" w16cid:durableId="25218F97"/>
  <w16cid:commentId w16cid:paraId="45BF568C" w16cid:durableId="252041E7"/>
  <w16cid:commentId w16cid:paraId="4629C6F4" w16cid:durableId="25246262"/>
  <w16cid:commentId w16cid:paraId="76A5F95D" w16cid:durableId="25246214"/>
  <w16cid:commentId w16cid:paraId="58680283" w16cid:durableId="252041E8"/>
  <w16cid:commentId w16cid:paraId="393EAB25" w16cid:durableId="25246281"/>
  <w16cid:commentId w16cid:paraId="29354AA3" w16cid:durableId="25218E8F"/>
  <w16cid:commentId w16cid:paraId="7C7D0A08" w16cid:durableId="25218EBB"/>
  <w16cid:commentId w16cid:paraId="4C64068A" w16cid:durableId="2524637F"/>
  <w16cid:commentId w16cid:paraId="2091046F" w16cid:durableId="252463C9"/>
  <w16cid:commentId w16cid:paraId="63F6C54C" w16cid:durableId="25218EF8"/>
  <w16cid:commentId w16cid:paraId="44C7A056" w16cid:durableId="2524639E"/>
  <w16cid:commentId w16cid:paraId="0CFBE023" w16cid:durableId="25218F0F"/>
  <w16cid:commentId w16cid:paraId="518F7A6A" w16cid:durableId="2524644B"/>
  <w16cid:commentId w16cid:paraId="42367EB7" w16cid:durableId="2524649F"/>
  <w16cid:commentId w16cid:paraId="3C521726" w16cid:durableId="252464DC"/>
  <w16cid:commentId w16cid:paraId="35D244EE" w16cid:durableId="2521903E"/>
  <w16cid:commentId w16cid:paraId="43475612" w16cid:durableId="2524653A"/>
  <w16cid:commentId w16cid:paraId="5EAB2A5D" w16cid:durableId="25218FDB"/>
  <w16cid:commentId w16cid:paraId="2C5CAF32" w16cid:durableId="25246559"/>
  <w16cid:commentId w16cid:paraId="0A6F2D42" w16cid:durableId="2524659E"/>
  <w16cid:commentId w16cid:paraId="6D1C3616" w16cid:durableId="25246621"/>
  <w16cid:commentId w16cid:paraId="64EED7E3" w16cid:durableId="2524666D"/>
  <w16cid:commentId w16cid:paraId="028DA66D" w16cid:durableId="2524669D"/>
  <w16cid:commentId w16cid:paraId="37DDFD4F" w16cid:durableId="252466C3"/>
  <w16cid:commentId w16cid:paraId="43DA45F8" w16cid:durableId="25246707"/>
  <w16cid:commentId w16cid:paraId="762BE81A" w16cid:durableId="25246744"/>
  <w16cid:commentId w16cid:paraId="67850BB2" w16cid:durableId="2521908C"/>
  <w16cid:commentId w16cid:paraId="7EE7BAAE" w16cid:durableId="2524698D"/>
  <w16cid:commentId w16cid:paraId="39E1F0D8" w16cid:durableId="2524695E"/>
  <w16cid:commentId w16cid:paraId="5663D5B2" w16cid:durableId="252468AA"/>
  <w16cid:commentId w16cid:paraId="761EAAAA" w16cid:durableId="25219081"/>
  <w16cid:commentId w16cid:paraId="487001DE" w16cid:durableId="25246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474E19"/>
    <w:multiLevelType w:val="hybridMultilevel"/>
    <w:tmpl w:val="B74450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rson w15:author="carburt@student.ubc.ca">
    <w15:presenceInfo w15:providerId="AD" w15:userId="S::carburt@student.ubc.ca::46f8dccd-0e3a-407a-9ddc-937646b051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7"/>
    <w:rsid w:val="000055BA"/>
    <w:rsid w:val="000117AF"/>
    <w:rsid w:val="00153610"/>
    <w:rsid w:val="002D35C2"/>
    <w:rsid w:val="00354577"/>
    <w:rsid w:val="0037691D"/>
    <w:rsid w:val="003A37A3"/>
    <w:rsid w:val="00425757"/>
    <w:rsid w:val="00472CF7"/>
    <w:rsid w:val="004B3E25"/>
    <w:rsid w:val="004D1C88"/>
    <w:rsid w:val="00552380"/>
    <w:rsid w:val="0057135B"/>
    <w:rsid w:val="00590603"/>
    <w:rsid w:val="00595211"/>
    <w:rsid w:val="005B7D48"/>
    <w:rsid w:val="00607310"/>
    <w:rsid w:val="00622FE7"/>
    <w:rsid w:val="00656C83"/>
    <w:rsid w:val="006A5F5E"/>
    <w:rsid w:val="006D5011"/>
    <w:rsid w:val="007D75C6"/>
    <w:rsid w:val="007D79AB"/>
    <w:rsid w:val="00825DF4"/>
    <w:rsid w:val="00880C88"/>
    <w:rsid w:val="008D509F"/>
    <w:rsid w:val="008E1B87"/>
    <w:rsid w:val="00943FCA"/>
    <w:rsid w:val="00962F91"/>
    <w:rsid w:val="00A33714"/>
    <w:rsid w:val="00BB26D4"/>
    <w:rsid w:val="00BF6E18"/>
    <w:rsid w:val="00CD38CA"/>
    <w:rsid w:val="00E07027"/>
    <w:rsid w:val="00E35254"/>
    <w:rsid w:val="00F108CB"/>
    <w:rsid w:val="00F20C2B"/>
    <w:rsid w:val="00FC367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BCE2E"/>
  <w15:chartTrackingRefBased/>
  <w15:docId w15:val="{9334D64F-5296-4544-91E5-98570D890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0C88"/>
    <w:rPr>
      <w:sz w:val="16"/>
      <w:szCs w:val="16"/>
    </w:rPr>
  </w:style>
  <w:style w:type="paragraph" w:styleId="CommentText">
    <w:name w:val="annotation text"/>
    <w:basedOn w:val="Normal"/>
    <w:link w:val="CommentTextChar"/>
    <w:uiPriority w:val="99"/>
    <w:semiHidden/>
    <w:unhideWhenUsed/>
    <w:rsid w:val="00880C88"/>
    <w:rPr>
      <w:sz w:val="20"/>
      <w:szCs w:val="20"/>
    </w:rPr>
  </w:style>
  <w:style w:type="character" w:customStyle="1" w:styleId="CommentTextChar">
    <w:name w:val="Comment Text Char"/>
    <w:basedOn w:val="DefaultParagraphFont"/>
    <w:link w:val="CommentText"/>
    <w:uiPriority w:val="99"/>
    <w:semiHidden/>
    <w:rsid w:val="00880C88"/>
    <w:rPr>
      <w:sz w:val="20"/>
      <w:szCs w:val="20"/>
    </w:rPr>
  </w:style>
  <w:style w:type="paragraph" w:styleId="CommentSubject">
    <w:name w:val="annotation subject"/>
    <w:basedOn w:val="CommentText"/>
    <w:next w:val="CommentText"/>
    <w:link w:val="CommentSubjectChar"/>
    <w:uiPriority w:val="99"/>
    <w:semiHidden/>
    <w:unhideWhenUsed/>
    <w:rsid w:val="000055BA"/>
    <w:rPr>
      <w:b/>
      <w:bCs/>
    </w:rPr>
  </w:style>
  <w:style w:type="character" w:customStyle="1" w:styleId="CommentSubjectChar">
    <w:name w:val="Comment Subject Char"/>
    <w:basedOn w:val="CommentTextChar"/>
    <w:link w:val="CommentSubject"/>
    <w:uiPriority w:val="99"/>
    <w:semiHidden/>
    <w:rsid w:val="000055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C2E09-BF4C-0E4A-B9E9-92DECE34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9570</Words>
  <Characters>168549</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carburt@student.ubc.ca</cp:lastModifiedBy>
  <cp:revision>2</cp:revision>
  <dcterms:created xsi:type="dcterms:W3CDTF">2021-10-28T07:15:00Z</dcterms:created>
  <dcterms:modified xsi:type="dcterms:W3CDTF">2021-10-28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a542e86-abf5-3439-8000-57e60fe9b40d</vt:lpwstr>
  </property>
  <property fmtid="{D5CDD505-2E9C-101B-9397-08002B2CF9AE}" pid="24" name="Mendeley Citation Style_1">
    <vt:lpwstr>http://www.zotero.org/styles/pnas</vt:lpwstr>
  </property>
</Properties>
</file>